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Kevin Horecka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725E59BD" w14:textId="77777777" w:rsidR="001E276F" w:rsidRPr="00961B58" w:rsidRDefault="001E276F" w:rsidP="001E276F">
      <w:pPr>
        <w:spacing w:after="0"/>
        <w:jc w:val="center"/>
        <w:rPr>
          <w:rFonts w:cstheme="minorHAnsi"/>
        </w:rPr>
      </w:pPr>
    </w:p>
    <w:p w14:paraId="28A59FC6" w14:textId="53A85852" w:rsidR="001E276F" w:rsidRDefault="001E276F" w:rsidP="001E276F">
      <w:pPr>
        <w:spacing w:after="0"/>
        <w:jc w:val="center"/>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5B110F3F"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Senior Research Scientist Rama Ratnam</w:t>
      </w:r>
    </w:p>
    <w:p w14:paraId="4CA064E2" w14:textId="77777777" w:rsidR="001E276F" w:rsidRPr="00961B58" w:rsidRDefault="001E276F" w:rsidP="001E276F">
      <w:pPr>
        <w:spacing w:after="0"/>
        <w:rPr>
          <w:rFonts w:cstheme="minorHAnsi"/>
        </w:rPr>
      </w:pPr>
      <w:r w:rsidRPr="00961B58">
        <w:rPr>
          <w:rFonts w:cstheme="minorHAnsi"/>
        </w:rPr>
        <w:tab/>
        <w:t>Associate Professor Aron K. Barbey</w:t>
      </w:r>
    </w:p>
    <w:p w14:paraId="404B20C5" w14:textId="73A38603" w:rsidR="001E276F" w:rsidRDefault="001E276F" w:rsidP="001E276F">
      <w:pPr>
        <w:spacing w:after="0"/>
        <w:rPr>
          <w:rFonts w:cstheme="minorHAnsi"/>
        </w:rPr>
      </w:pPr>
      <w:r w:rsidRPr="00961B58">
        <w:rPr>
          <w:rFonts w:cstheme="minorHAnsi"/>
        </w:rPr>
        <w:lastRenderedPageBreak/>
        <w:tab/>
        <w:t>Associate Professor Arne Ekstrom, University of Arizona</w:t>
      </w:r>
    </w:p>
    <w:p w14:paraId="63592676" w14:textId="2C894607" w:rsidR="00961B58" w:rsidRDefault="00961B58" w:rsidP="001E276F">
      <w:pPr>
        <w:spacing w:after="0"/>
        <w:rPr>
          <w:rFonts w:cstheme="minorHAnsi"/>
        </w:rPr>
      </w:pPr>
    </w:p>
    <w:p w14:paraId="29504001" w14:textId="2262FE4E" w:rsidR="00961B58" w:rsidRDefault="00961B58" w:rsidP="001E276F">
      <w:pPr>
        <w:spacing w:after="0"/>
        <w:rPr>
          <w:rFonts w:cstheme="minorHAnsi"/>
        </w:rPr>
      </w:pPr>
    </w:p>
    <w:p w14:paraId="4AC2CA8E" w14:textId="77777777" w:rsidR="00961B58" w:rsidRPr="00961B58" w:rsidRDefault="00961B58" w:rsidP="001E276F">
      <w:pPr>
        <w:spacing w:after="0"/>
        <w:rPr>
          <w:rFonts w:cstheme="minorHAnsi"/>
        </w:rPr>
      </w:pPr>
    </w:p>
    <w:p w14:paraId="18F60C64" w14:textId="77777777" w:rsidR="004E0AC8" w:rsidRPr="00961B58" w:rsidRDefault="004E0AC8" w:rsidP="004E0AC8">
      <w:pPr>
        <w:spacing w:line="480" w:lineRule="auto"/>
        <w:jc w:val="center"/>
        <w:rPr>
          <w:rFonts w:cstheme="minorHAnsi"/>
          <w:b/>
        </w:rPr>
      </w:pPr>
      <w:commentRangeStart w:id="0"/>
      <w:r w:rsidRPr="00961B58">
        <w:rPr>
          <w:rFonts w:cstheme="minorHAnsi"/>
          <w:b/>
        </w:rPr>
        <w:t>ABSTRACT</w:t>
      </w:r>
      <w:commentRangeEnd w:id="0"/>
      <w:r w:rsidRPr="00961B58">
        <w:rPr>
          <w:rStyle w:val="CommentReference"/>
          <w:rFonts w:cstheme="minorHAnsi"/>
        </w:rPr>
        <w:commentReference w:id="0"/>
      </w:r>
    </w:p>
    <w:p w14:paraId="32462834" w14:textId="77777777" w:rsidR="004E0AC8" w:rsidRPr="00961B58" w:rsidRDefault="004E0AC8" w:rsidP="004E0AC8">
      <w:pPr>
        <w:spacing w:line="480" w:lineRule="auto"/>
        <w:rPr>
          <w:rFonts w:cstheme="minorHAnsi"/>
        </w:rPr>
      </w:pPr>
    </w:p>
    <w:p w14:paraId="48811E7E" w14:textId="77777777" w:rsidR="004E0AC8" w:rsidRPr="00961B58" w:rsidRDefault="004E0AC8" w:rsidP="004E0AC8">
      <w:pPr>
        <w:spacing w:line="480" w:lineRule="auto"/>
        <w:rPr>
          <w:rFonts w:cstheme="minorHAnsi"/>
        </w:rPr>
      </w:pPr>
      <w:r w:rsidRPr="00961B58">
        <w:rPr>
          <w:rFonts w:cstheme="minorHAnsi"/>
        </w:rPr>
        <w:tab/>
        <w:t>Enter your abstract here. The text should be in 10- or 12-point font and should be either 1.5 or double-spaced. No images or footnotes may appear in the abstract.</w:t>
      </w:r>
    </w:p>
    <w:p w14:paraId="54509DB4" w14:textId="4434365C" w:rsidR="004E0AC8" w:rsidRPr="00961B58" w:rsidRDefault="004E0AC8">
      <w:pPr>
        <w:rPr>
          <w:rFonts w:cstheme="minorHAnsi"/>
        </w:rPr>
      </w:pPr>
      <w:r w:rsidRPr="00961B58">
        <w:rPr>
          <w:rFonts w:cstheme="minorHAnsi"/>
        </w:rPr>
        <w:br w:type="page"/>
      </w:r>
    </w:p>
    <w:p w14:paraId="20C819A3" w14:textId="77777777" w:rsidR="004E0AC8" w:rsidRDefault="004E0AC8" w:rsidP="004E0AC8">
      <w:pPr>
        <w:spacing w:line="480" w:lineRule="auto"/>
        <w:jc w:val="center"/>
        <w:rPr>
          <w:b/>
        </w:rPr>
      </w:pPr>
      <w:commentRangeStart w:id="1"/>
      <w:r>
        <w:rPr>
          <w:b/>
        </w:rPr>
        <w:lastRenderedPageBreak/>
        <w:t>ACKNOWLEDGEMENTS</w:t>
      </w:r>
      <w:commentRangeEnd w:id="1"/>
      <w:r>
        <w:rPr>
          <w:rStyle w:val="CommentReference"/>
        </w:rPr>
        <w:commentReference w:id="1"/>
      </w:r>
    </w:p>
    <w:p w14:paraId="378C58C2" w14:textId="77777777" w:rsidR="004E0AC8" w:rsidRDefault="004E0AC8" w:rsidP="004E0AC8">
      <w:pPr>
        <w:spacing w:line="480" w:lineRule="auto"/>
      </w:pPr>
    </w:p>
    <w:p w14:paraId="1E35DC73" w14:textId="77777777" w:rsidR="004E0AC8" w:rsidRDefault="004E0AC8" w:rsidP="004E0AC8">
      <w:pPr>
        <w:spacing w:line="480" w:lineRule="auto"/>
      </w:pPr>
      <w:r>
        <w:tab/>
        <w:t xml:space="preserve">This page is optional. The text should be in either 10- or 12-point font and the line spacing should be either 1.5 or double-spaced. </w:t>
      </w:r>
    </w:p>
    <w:p w14:paraId="1356F6AE" w14:textId="77777777" w:rsidR="004E0AC8" w:rsidRDefault="004E0AC8" w:rsidP="004E0AC8">
      <w:pPr>
        <w:spacing w:line="480" w:lineRule="auto"/>
      </w:pPr>
      <w:r>
        <w:tab/>
        <w:t xml:space="preserve">If you do not want to include an acknowledgements and/or dedication, delete the necessary pages and move the table of contents to appear earlier. </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419572B0" w14:textId="10BB9622"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1D5DAC52" w14:textId="3CB07058" w:rsidR="002054AC" w:rsidRDefault="00AA15F8">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14:paraId="2DA88C39" w14:textId="48466695" w:rsidR="002054AC" w:rsidRDefault="00AA15F8">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14:paraId="361836A8" w14:textId="4EFDA184" w:rsidR="002054AC" w:rsidRDefault="00AA15F8">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59F59D9A" w14:textId="3D4B20D1" w:rsidR="002054AC" w:rsidRDefault="00AA15F8">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3EABFD3B" w14:textId="1F474DAF" w:rsidR="002054AC" w:rsidRDefault="00AA15F8">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14:paraId="671E8391" w14:textId="6EE8ABB8" w:rsidR="002054AC" w:rsidRDefault="00AA15F8">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14:paraId="18AA484A" w14:textId="637B380D" w:rsidR="002054AC" w:rsidRDefault="00AA15F8">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14:paraId="57A406F6" w14:textId="1BDAD223" w:rsidR="002054AC" w:rsidRDefault="00AA15F8">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AAC0187" w14:textId="2EAF98DD" w:rsidR="002054AC" w:rsidRDefault="00AA15F8">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3C3830A" w14:textId="05746BE7" w:rsidR="002054AC" w:rsidRDefault="00AA15F8">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14:paraId="3E86FF28" w14:textId="66CEBD70" w:rsidR="002054AC" w:rsidRDefault="00AA15F8">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14:paraId="5BF78A48" w14:textId="65DDAF2E" w:rsidR="002054AC" w:rsidRDefault="00AA15F8">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14:paraId="4280C373" w14:textId="12D16E31" w:rsidR="002054AC" w:rsidRDefault="00AA15F8">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60D6DDB4" w14:textId="0BD9FB9C" w:rsidR="002054AC" w:rsidRDefault="00AA15F8">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2E0434CF" w14:textId="0853B005" w:rsidR="002054AC" w:rsidRDefault="00AA15F8">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14:paraId="726AAAAF" w14:textId="4CB69C61" w:rsidR="002054AC" w:rsidRDefault="00AA15F8">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14:paraId="0122F257" w14:textId="5AF407CF" w:rsidR="002054AC" w:rsidRDefault="00AA15F8">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14:paraId="34B7A356" w14:textId="090368FC" w:rsidR="002054AC" w:rsidRDefault="00AA15F8">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0401E8C6" w14:textId="43859E05" w:rsidR="002054AC" w:rsidRDefault="00AA15F8">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584B9A54" w14:textId="6FBBAEFE" w:rsidR="002054AC" w:rsidRDefault="00AA15F8">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676C7905" w14:textId="72D1ECBE" w:rsidR="002054AC" w:rsidRDefault="00AA15F8">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476B9792" w14:textId="7830C32F" w:rsidR="002054AC" w:rsidRDefault="00AA15F8">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14:paraId="05A2A551" w14:textId="23948126" w:rsidR="002054AC" w:rsidRDefault="00AA15F8">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14:paraId="4BACCFC5" w14:textId="1BF99496" w:rsidR="002054AC" w:rsidRDefault="00AA15F8">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14:paraId="506DD32D" w14:textId="7CC58BE9"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2" w:name="_Toc505879076"/>
      <w:r>
        <w:lastRenderedPageBreak/>
        <w:t>Chapter 1:</w:t>
      </w:r>
      <w:r w:rsidR="001B44E3">
        <w:t xml:space="preserve"> </w:t>
      </w:r>
      <w:bookmarkStart w:id="3" w:name="_Toc497155995"/>
      <w:r w:rsidR="00566C24">
        <w:t>General Introduction</w:t>
      </w:r>
      <w:bookmarkEnd w:id="2"/>
      <w:bookmarkEnd w:id="3"/>
    </w:p>
    <w:p w14:paraId="598394C1" w14:textId="6556E3B2" w:rsidR="00566C24" w:rsidRDefault="00566C24" w:rsidP="00AA15F8">
      <w:pPr>
        <w:spacing w:line="360" w:lineRule="auto"/>
      </w:pPr>
      <w:r>
        <w:t xml:space="preserve">There are numerous ways to quantify memory efficacy, but when it comes to recollective memory few methods are richer or more detailed than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EB50C9">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1A09C32C"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accounts hinted at specific aspects of information in reconstruction being impaired and spared, the </w:t>
      </w:r>
      <w:r>
        <w:lastRenderedPageBreak/>
        <w:t xml:space="preserve">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E8C649D"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3A82DA37" w:rsidR="00566C24" w:rsidRDefault="00566C24" w:rsidP="00AA15F8">
      <w:pPr>
        <w:spacing w:line="360" w:lineRule="auto"/>
      </w:pPr>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rsidR="00EB50C9">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R. G. M. Morris, Garrud, Rawlins, &amp; O’Keefe, 1982)</w:t>
      </w:r>
      <w:r>
        <w:fldChar w:fldCharType="end"/>
      </w:r>
      <w:r>
        <w:t xml:space="preserve">. However, more recent work in humans shows that this deficit in </w:t>
      </w:r>
      <w:r>
        <w:lastRenderedPageBreak/>
        <w:t xml:space="preserve">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The data in this chapter show that certain aspects of learning in navigation and exploration of both time and space relate significantly to learning of relational and contextual information, and ultimately, the systematicity and complexity of exploration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4" w:name="_Toc505879077"/>
      <w:r>
        <w:t xml:space="preserve">1.1 </w:t>
      </w:r>
      <w:r w:rsidR="008774A8">
        <w:t>Domains and Entities: Building Systematic Understanding of Reconstruction</w:t>
      </w:r>
      <w:bookmarkEnd w:id="4"/>
    </w:p>
    <w:p w14:paraId="2AFD5D83" w14:textId="4BC559CD"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here” and “what” pathways of the perceptual system, which converge in the hippocampal system </w:t>
      </w:r>
      <w:r w:rsidR="00566C24">
        <w:lastRenderedPageBreak/>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AA15F8" w:rsidRDefault="00AA15F8"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AA15F8" w:rsidRDefault="00AA15F8"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7F2E24D9"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that the 2D space in question is finite. However, this was never explicitly stated</w:t>
      </w:r>
      <w:r w:rsidR="00904AAD">
        <w:t xml:space="preserve"> (i.e. the spaces adjacent to the café, outside of the Beckman Institute, outside of Urbana, IL, and outside of Earth’s atmosphere may be equally considered part of the space)</w:t>
      </w:r>
      <w:r>
        <w:t xml:space="preserve">. An infinite space opens up a variety of new problems of scale and </w:t>
      </w:r>
      <w:r>
        <w:lastRenderedPageBreak/>
        <w:t xml:space="preserve">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EB50C9">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EB50C9">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EB50C9">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plainTextFormattedCitation" : "(Coxeter, 2008)", "previouslyFormattedCitation" : "(Coxeter, 200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AA15F8" w:rsidRDefault="00AA15F8">
                            <w:r w:rsidRPr="00781D25">
                              <w:rPr>
                                <w:b/>
                              </w:rPr>
                              <w:t xml:space="preserve">Figure </w:t>
                            </w:r>
                            <w:r>
                              <w:rPr>
                                <w:b/>
                              </w:rPr>
                              <w:t>1.</w:t>
                            </w:r>
                            <w:r w:rsidRPr="00781D25">
                              <w:rPr>
                                <w:b/>
                              </w:rPr>
                              <w:t>2</w:t>
                            </w:r>
                            <w:r>
                              <w:t>: Examples of spaces with different geometries. Eucli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AA15F8" w:rsidRDefault="00AA15F8">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1A26FAF3"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examples of various probably spaces from real reconstruction experiments). </w:t>
      </w:r>
      <w:r w:rsidR="00566C24">
        <w:t xml:space="preserve">There is mounting evidence that hippocampal damage impairs precision in spatial memory </w:t>
      </w:r>
      <w:r w:rsidR="00566C24">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 "schema" : "https://github.com/citation-style-language/schema/raw/master/csl-citation.json" }</w:instrText>
      </w:r>
      <w:r w:rsidR="00566C24">
        <w:fldChar w:fldCharType="separate"/>
      </w:r>
      <w:r w:rsidR="00625AB3" w:rsidRPr="00625AB3">
        <w:rPr>
          <w:noProof/>
        </w:rPr>
        <w:t>(Kolarik et al., 2016, 2017; Yonelinas, 2013a)</w:t>
      </w:r>
      <w:r w:rsidR="00566C24">
        <w:fldChar w:fldCharType="end"/>
      </w:r>
      <w:r w:rsidR="00566C24">
        <w:t xml:space="preserve">, </w:t>
      </w:r>
      <w:r w:rsidR="00552250">
        <w:t>which could be explained, in part, by a heuristic approach to memory</w:t>
      </w:r>
      <w:r w:rsidR="00566C24">
        <w:t xml:space="preserve">. Alternatively, patients </w:t>
      </w:r>
      <w:r w:rsidR="00566C24">
        <w:lastRenderedPageBreak/>
        <w:t xml:space="preserve">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AA15F8" w:rsidRDefault="00AA15F8"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AA15F8" w:rsidRDefault="00AA15F8"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7"/>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8"/>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w:t>
      </w:r>
      <w:r>
        <w:lastRenderedPageBreak/>
        <w:t xml:space="preserve">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329D4EE6"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rsidR="00566C24">
        <w:fldChar w:fldCharType="separate"/>
      </w:r>
      <w:r w:rsidR="00EB50C9" w:rsidRPr="00EB50C9">
        <w:rPr>
          <w:noProof/>
        </w:rPr>
        <w:t>(B. J. Kraus et al., 2015a)</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As such, our methodological framework should attempt to be agnostic to domain 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lastRenderedPageBreak/>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AA15F8" w:rsidRDefault="00AA15F8"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AA15F8" w:rsidRDefault="00AA15F8"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w:t>
      </w:r>
      <w:r w:rsidR="00F81F31">
        <w:lastRenderedPageBreak/>
        <w:t xml:space="preserve">potentially addressed with the methods described in Chapter 2, a more fundamental understanding of reconstruction in the familiar domain of 2D Euclidean space should first be attained. </w:t>
      </w:r>
    </w:p>
    <w:p w14:paraId="2255A34D" w14:textId="49B9997C" w:rsidR="004C38FD" w:rsidRDefault="007353F3" w:rsidP="004C38FD">
      <w:pPr>
        <w:pStyle w:val="Heading4"/>
      </w:pPr>
      <w:r>
        <w:t>1.1.</w:t>
      </w:r>
      <w:r w:rsidR="00FC5D71">
        <w:t>3</w:t>
      </w:r>
      <w:r>
        <w:t xml:space="preserve"> </w:t>
      </w:r>
      <w:r w:rsidR="004C38FD">
        <w:t>2D Spatial Reconstruction – The iPosition Task</w:t>
      </w:r>
    </w:p>
    <w:p w14:paraId="6245BAAB" w14:textId="2D29ED35" w:rsidR="00566C24" w:rsidRDefault="00F81F31" w:rsidP="00AA15F8">
      <w:pPr>
        <w:spacing w:line="360" w:lineRule="auto"/>
      </w:pPr>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AA15F8" w:rsidRDefault="00AA15F8"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AA15F8" w:rsidRDefault="00AA15F8"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6FFF41BF"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EB50C9">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EB50C9">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w:t>
      </w:r>
      <w:r>
        <w:lastRenderedPageBreak/>
        <w:t>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AA15F8" w:rsidRDefault="00AA15F8"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AA15F8" w:rsidRDefault="00AA15F8"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2A69D4E1" w:rsidR="00566C24" w:rsidRDefault="00566C24" w:rsidP="00AA15F8">
      <w:pPr>
        <w:spacing w:line="360" w:lineRule="auto"/>
      </w:pPr>
      <w:r>
        <w:lastRenderedPageBreak/>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w:t>
      </w:r>
      <w:proofErr w:type="gramStart"/>
      <w:r>
        <w:t>are</w:t>
      </w:r>
      <w:proofErr w:type="gramEnd"/>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2E8A3D7D"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w:t>
      </w:r>
      <w:r>
        <w:lastRenderedPageBreak/>
        <w:t>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AA15F8" w:rsidRDefault="00AA15F8"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AA15F8" w:rsidRDefault="00AA15F8"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w:t>
      </w:r>
      <w:r>
        <w:lastRenderedPageBreak/>
        <w:t xml:space="preserve">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5" w:name="_Toc505879078"/>
      <w:r>
        <w:t xml:space="preserve">1.2 </w:t>
      </w:r>
      <w:r w:rsidR="004C38FD">
        <w:t>Overview of Chapters</w:t>
      </w:r>
      <w:bookmarkEnd w:id="5"/>
    </w:p>
    <w:p w14:paraId="620017C4" w14:textId="340DBF12"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w:t>
      </w:r>
      <w:r w:rsidR="00180A7E">
        <w:lastRenderedPageBreak/>
        <w:t xml:space="preserve">exploration behavior relate to changes in various memory measures such that rapid decreases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contiguity of exploration relates to faster improvements in several aspects of relational and contextual memory</w:t>
      </w:r>
      <w:r w:rsidR="00180A7E">
        <w:t>.</w:t>
      </w:r>
    </w:p>
    <w:p w14:paraId="5DD9C6E2" w14:textId="5FC3C369" w:rsidR="004C38FD" w:rsidRDefault="007353F3" w:rsidP="004C38FD">
      <w:pPr>
        <w:pStyle w:val="Heading4"/>
      </w:pPr>
      <w:r>
        <w:t xml:space="preserve">1.2.1 </w:t>
      </w:r>
      <w:r w:rsidR="004C38FD">
        <w:t>Reconstructing Relational Information</w:t>
      </w:r>
    </w:p>
    <w:p w14:paraId="76472AAE" w14:textId="47191836"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16C733B3" w:rsidR="00566C24" w:rsidRDefault="00566C24" w:rsidP="00AA15F8">
      <w:pPr>
        <w:spacing w:line="360" w:lineRule="auto"/>
      </w:pPr>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w:t>
      </w:r>
      <w:r>
        <w:lastRenderedPageBreak/>
        <w:t xml:space="preserve">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40727454" w:rsidR="00566C24" w:rsidRDefault="00566C24" w:rsidP="00AA15F8">
      <w:pPr>
        <w:spacing w:line="360" w:lineRule="auto"/>
      </w:pPr>
      <w:r>
        <w:t xml:space="preserve">Beyond just the spatial domain, episodic memory (which is critically supported by the hippocampus; </w:t>
      </w:r>
      <w:r>
        <w:fldChar w:fldCharType="begin" w:fldLock="1"/>
      </w:r>
      <w:r w:rsidR="00EB50C9">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w:t>
      </w:r>
      <w:r>
        <w:lastRenderedPageBreak/>
        <w:t xml:space="preserve">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6E31262F"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CA7CDF9" w:rsidR="00566C24" w:rsidRDefault="00566C24" w:rsidP="00AA15F8">
      <w:pPr>
        <w:spacing w:line="360" w:lineRule="auto"/>
      </w:pPr>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w:t>
      </w:r>
      <w:r>
        <w:lastRenderedPageBreak/>
        <w:t xml:space="preserve">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t xml:space="preserve">1.2.3 </w:t>
      </w:r>
      <w:r w:rsidR="004C38FD">
        <w:t>Spatiotemporal Navigation, Sampling, and Information Encoding in Virtual Reality</w:t>
      </w:r>
    </w:p>
    <w:p w14:paraId="63B23ECE" w14:textId="33E2D216" w:rsidR="00566C24" w:rsidRDefault="00566C24" w:rsidP="003E19B9">
      <w:pPr>
        <w:spacing w:line="360" w:lineRule="auto"/>
      </w:pPr>
      <w:r>
        <w:t>Previous sections have highlighted primarily test results, while leaving study-time beh</w:t>
      </w:r>
      <w:r w:rsidR="005B43EC">
        <w:t>avior largely unaddressed. Chapter 4 examines</w:t>
      </w:r>
      <w:r>
        <w:t xml:space="preserve"> various measures of study-time performance in the most complex case of the tasks discussed in this work, the spatiotemporal navigation task, and </w:t>
      </w:r>
      <w:r w:rsidR="005B43EC">
        <w:t xml:space="preserve">shows that changes in measures of complexity, systematicity, and contiguity of exploration relate to changes in relational and </w:t>
      </w:r>
      <w:r w:rsidR="005B43EC">
        <w:lastRenderedPageBreak/>
        <w:t>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EB50C9">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and novel metrics which relate to systematicity of exploration (i.e. Lacunarity) are specifically examined to observe relationships with</w:t>
      </w:r>
      <w:r>
        <w:t xml:space="preserve"> relational memory and contextual biases at test. Additionally, an analysis of the order of exploration versus order of reconstruction and associated accuracies (more akin to the Recency and Contiguity effects explored in traditional temporal free recall tasks) is </w:t>
      </w:r>
      <w:r w:rsidR="005B43EC">
        <w:t>examined</w:t>
      </w:r>
      <w:r>
        <w:t>.</w:t>
      </w:r>
    </w:p>
    <w:p w14:paraId="130E1038" w14:textId="77777777" w:rsidR="00851C6A" w:rsidRDefault="00851C6A" w:rsidP="003E19B9">
      <w:pPr>
        <w:spacing w:line="360" w:lineRule="auto"/>
      </w:pPr>
      <w:commentRangeStart w:id="6"/>
      <w:r>
        <w:t>&lt;Paragraph on contextual aspect&gt;</w:t>
      </w:r>
      <w:commentRangeEnd w:id="6"/>
      <w:r w:rsidR="00693F41">
        <w:rPr>
          <w:rStyle w:val="CommentReference"/>
        </w:rPr>
        <w:commentReference w:id="6"/>
      </w:r>
    </w:p>
    <w:p w14:paraId="21EC4A04" w14:textId="584AB7B1" w:rsidR="00FA74FB" w:rsidRDefault="00851C6A" w:rsidP="003E19B9">
      <w:pPr>
        <w:spacing w:line="360" w:lineRule="auto"/>
      </w:pPr>
      <w:commentRangeStart w:id="7"/>
      <w:r>
        <w:t>&lt;Paragraph on general take-aways&gt;</w:t>
      </w:r>
      <w:commentRangeEnd w:id="7"/>
      <w:r w:rsidR="00693F41">
        <w:rPr>
          <w:rStyle w:val="CommentReference"/>
        </w:rPr>
        <w:commentReference w:id="7"/>
      </w:r>
      <w:r w:rsidR="00FA74FB">
        <w:br w:type="page"/>
      </w:r>
    </w:p>
    <w:p w14:paraId="2678C33C" w14:textId="583DEDBD" w:rsidR="0072413B" w:rsidRPr="004F1A08" w:rsidRDefault="007353F3" w:rsidP="00563ABB">
      <w:pPr>
        <w:pStyle w:val="Heading1"/>
        <w:rPr>
          <w:rStyle w:val="IntenseEmphasis"/>
        </w:rPr>
      </w:pPr>
      <w:bookmarkStart w:id="8" w:name="_Toc505879079"/>
      <w:r>
        <w:rPr>
          <w:rStyle w:val="IntenseEmphasis"/>
        </w:rPr>
        <w:lastRenderedPageBreak/>
        <w:t xml:space="preserve">Chapter 2: </w:t>
      </w:r>
      <w:r w:rsidR="0072413B" w:rsidRPr="004F1A08">
        <w:rPr>
          <w:rStyle w:val="IntenseEmphasis"/>
        </w:rPr>
        <w:t>Reconstructing Relational Information</w:t>
      </w:r>
      <w:bookmarkEnd w:id="8"/>
    </w:p>
    <w:p w14:paraId="46649628" w14:textId="46BF0B07" w:rsidR="0072413B" w:rsidRDefault="007353F3" w:rsidP="00563ABB">
      <w:pPr>
        <w:pStyle w:val="Heading2"/>
      </w:pPr>
      <w:bookmarkStart w:id="9" w:name="_Toc505879080"/>
      <w:r>
        <w:t xml:space="preserve">2.1 </w:t>
      </w:r>
      <w:r w:rsidR="0072413B">
        <w:t>Introduction</w:t>
      </w:r>
      <w:bookmarkEnd w:id="9"/>
    </w:p>
    <w:p w14:paraId="1BE14913" w14:textId="2B6F0987" w:rsidR="0072413B" w:rsidRDefault="0072413B" w:rsidP="00AA15F8">
      <w:pPr>
        <w:spacing w:line="360" w:lineRule="auto"/>
      </w:pPr>
      <w:r>
        <w:t xml:space="preserve">Relational memory is critically supported by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8438236"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586BB6EF" w:rsidR="0072413B" w:rsidRDefault="0072413B" w:rsidP="00AA15F8">
      <w:pPr>
        <w:spacing w:line="360" w:lineRule="auto"/>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EB50C9">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312E5898"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10"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10"/>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EB50C9">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rsidR="00EB50C9">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 xml:space="preserve">(R. J. Allen et al., </w:t>
      </w:r>
      <w:r w:rsidRPr="00DE1905">
        <w:rPr>
          <w:noProof/>
        </w:rPr>
        <w:lastRenderedPageBreak/>
        <w:t>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EB50C9">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EB50C9">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11"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1"/>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2" w:name="_Toc505879081"/>
      <w:r>
        <w:t xml:space="preserve">2.2 </w:t>
      </w:r>
      <w:r w:rsidR="0072413B">
        <w:t>Materials and Methods</w:t>
      </w:r>
      <w:bookmarkEnd w:id="12"/>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0EE1835"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EB50C9">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065131DC"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w:t>
      </w:r>
      <w:r>
        <w:lastRenderedPageBreak/>
        <w:t xml:space="preserve">Participants’ eye movements were recorded throughout the experiment. Eye tracking data are not reported here and will be reported elsewhere </w:t>
      </w:r>
      <w:r>
        <w:fldChar w:fldCharType="begin" w:fldLock="1"/>
      </w:r>
      <w:r w:rsidR="00EB50C9">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w:t>
      </w:r>
      <w:r>
        <w:lastRenderedPageBreak/>
        <w:t>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7148321E"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EB50C9">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AA15F8"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09D35133" w:rsidR="0072413B" w:rsidRDefault="002605A8" w:rsidP="00563ABB">
      <w:pPr>
        <w:pStyle w:val="Heading4"/>
      </w:pPr>
      <w:r>
        <w:rPr>
          <w:rFonts w:eastAsiaTheme="minorEastAsia"/>
        </w:rPr>
        <w:lastRenderedPageBreak/>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3B351E9B"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EB50C9">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r>
        <w:rPr>
          <w:rFonts w:eastAsiaTheme="minorEastAsia"/>
        </w:rPr>
        <w:lastRenderedPageBreak/>
        <w:t xml:space="preserve">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AF4C0BE"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11CE9095"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EB50C9">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lastRenderedPageBreak/>
        <w:t xml:space="preserve">2.2.3.4 </w:t>
      </w:r>
      <w:r w:rsidR="0072413B">
        <w:t>Compound Identity Error Evaluation</w:t>
      </w:r>
    </w:p>
    <w:p w14:paraId="0DC57CB6" w14:textId="0FC38D72"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w:t>
      </w:r>
      <w:proofErr w:type="gramStart"/>
      <w:r>
        <w:t>a</w:t>
      </w:r>
      <w:proofErr w:type="gramEnd"/>
      <w:r>
        <w:t xml:space="preserve">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13"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3"/>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4" w:name="_Toc505879082"/>
      <w:r>
        <w:t xml:space="preserve">2.3 </w:t>
      </w:r>
      <w:r w:rsidR="0072413B">
        <w:t>Results</w:t>
      </w:r>
      <w:bookmarkEnd w:id="14"/>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3F592846"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EB50C9">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15"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a repeated measures ANOVA was performed (Huynh -Feldt corrected) with group by misplacement (original, post-remapped, and post-transformed). A main effect of both group (</w:t>
      </w:r>
      <w:proofErr w:type="gramStart"/>
      <w:r>
        <w:rPr>
          <w:rFonts w:cstheme="minorHAnsi"/>
        </w:rPr>
        <w:t>F(</w:t>
      </w:r>
      <w:proofErr w:type="gramEnd"/>
      <w:r>
        <w:rPr>
          <w:rFonts w:cstheme="minorHAnsi"/>
        </w:rPr>
        <w:t xml:space="preserve">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5"/>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6"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w:t>
      </w:r>
      <w:proofErr w:type="gramStart"/>
      <w:r w:rsidRPr="00A01A8B">
        <w:rPr>
          <w:rFonts w:ascii="Calibri" w:eastAsia="Times New Roman" w:hAnsi="Calibri" w:cs="Calibri"/>
          <w:color w:val="000000"/>
        </w:rPr>
        <w:t>F(</w:t>
      </w:r>
      <w:proofErr w:type="gramEnd"/>
      <w:r w:rsidRPr="00A01A8B">
        <w:rPr>
          <w:rFonts w:ascii="Calibri" w:eastAsia="Times New Roman" w:hAnsi="Calibri" w:cs="Calibri"/>
          <w:color w:val="000000"/>
        </w:rPr>
        <w:t>1, 10) = 17.127, p=0.002). Follow up Welch’s t-tests showed that hippocampal patients made fewer accurate placements of the correct identity to the correct studied location (e.g., successful identity-location binding)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Importantly, however, patients had more placements of items in another item’s studied location (i.e. correct item-location relations with incorrect identity-location relation) than comparison participants (t(</w:t>
      </w:r>
      <w:proofErr w:type="gramStart"/>
      <w:r w:rsidRPr="00A01A8B">
        <w:rPr>
          <w:rFonts w:ascii="Calibri" w:eastAsia="Times New Roman" w:hAnsi="Calibri" w:cs="Calibri"/>
          <w:color w:val="000000"/>
        </w:rPr>
        <w:t>5.06)=</w:t>
      </w:r>
      <w:proofErr w:type="gramEnd"/>
      <w:r w:rsidRPr="00A01A8B">
        <w:rPr>
          <w:rFonts w:ascii="Calibri" w:eastAsia="Times New Roman" w:hAnsi="Calibri" w:cs="Calibri"/>
          <w:color w:val="000000"/>
        </w:rPr>
        <w:t xml:space="preserve">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risons (t(</w:t>
      </w:r>
      <w:proofErr w:type="gramStart"/>
      <w:r>
        <w:rPr>
          <w:rFonts w:ascii="Calibri" w:eastAsia="Times New Roman" w:hAnsi="Calibri" w:cs="Calibri"/>
          <w:color w:val="000000"/>
        </w:rPr>
        <w:t>4.71)=</w:t>
      </w:r>
      <w:proofErr w:type="gramEnd"/>
      <w:r>
        <w:rPr>
          <w:rFonts w:ascii="Calibri" w:eastAsia="Times New Roman" w:hAnsi="Calibri" w:cs="Calibri"/>
          <w:color w:val="000000"/>
        </w:rPr>
        <w:t xml:space="preserve">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6"/>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xml:space="preserve">: Comparisons of Patient (HC) vs Comparison Participant (NC) Item-location and identity-location accuracy across set sizes for </w:t>
      </w:r>
      <w:proofErr w:type="gramStart"/>
      <w:r>
        <w:rPr>
          <w:rFonts w:ascii="Calibri" w:eastAsia="Times New Roman" w:hAnsi="Calibri" w:cs="Calibri"/>
          <w:color w:val="000000"/>
        </w:rPr>
        <w:t>patients</w:t>
      </w:r>
      <w:proofErr w:type="gramEnd"/>
      <w:r>
        <w:rPr>
          <w:rFonts w:ascii="Calibri" w:eastAsia="Times New Roman" w:hAnsi="Calibri" w:cs="Calibri"/>
          <w:color w:val="000000"/>
        </w:rPr>
        <w:t xml:space="preserve">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7" w:name="_Toc505879083"/>
      <w:r>
        <w:t xml:space="preserve">2.4 </w:t>
      </w:r>
      <w:r w:rsidR="0072413B">
        <w:t>Discussion</w:t>
      </w:r>
      <w:bookmarkEnd w:id="17"/>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8" w:name="_Hlk495427905"/>
      <w:r>
        <w:rPr>
          <w:rStyle w:val="CommentReference"/>
        </w:rPr>
        <w:t xml:space="preserve">. </w:t>
      </w:r>
      <w:bookmarkEnd w:id="18"/>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1184A30"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19" w:name="_Hlk495427674"/>
      <w:r>
        <w:t xml:space="preserve">What causes this sudden increase in identity-location errors in comparison participants at higher set sizes? </w:t>
      </w:r>
      <w:bookmarkEnd w:id="19"/>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FB41833"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20"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21" w:name="_Hlk494819886"/>
      <w:bookmarkEnd w:id="20"/>
      <w:r>
        <w:t>Gestalten perceptual features</w:t>
      </w:r>
      <w:bookmarkStart w:id="22" w:name="_Hlk495428041"/>
      <w:r>
        <w:t xml:space="preserve">, i.e. configural features which constitute parts of a unified whole, rather than relations </w:t>
      </w:r>
      <w:bookmarkEnd w:id="21"/>
      <w:bookmarkEnd w:id="22"/>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EB50C9">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0925F357"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3"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EB50C9">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EB50C9">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3"/>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73D318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4" w:name="_Toc505879084"/>
      <w:r>
        <w:lastRenderedPageBreak/>
        <w:t xml:space="preserve">Chapter 3: </w:t>
      </w:r>
      <w:r w:rsidR="00101B0D" w:rsidRPr="00101B0D">
        <w:t>Memory during Time Travel: Spatiotemporal Navigation, Contextual Boundaries, and Relational Memory Errors in Virtual Reality</w:t>
      </w:r>
      <w:bookmarkEnd w:id="24"/>
    </w:p>
    <w:p w14:paraId="57CF6ABF" w14:textId="14BEBE79" w:rsidR="00101B0D" w:rsidRDefault="007353F3" w:rsidP="00101B0D">
      <w:pPr>
        <w:pStyle w:val="Heading2"/>
      </w:pPr>
      <w:bookmarkStart w:id="25" w:name="_Toc505879085"/>
      <w:r>
        <w:t xml:space="preserve">3.1 </w:t>
      </w:r>
      <w:r w:rsidR="00101B0D">
        <w:t>Introduction</w:t>
      </w:r>
      <w:bookmarkEnd w:id="25"/>
    </w:p>
    <w:p w14:paraId="4B3F0CE9" w14:textId="2669709C"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28A346A1"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EB50C9">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EB50C9">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75613BF"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100B11"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EB50C9">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w:t>
      </w:r>
      <w:r>
        <w:lastRenderedPageBreak/>
        <w:t xml:space="preserve">have been demonstrated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AA15F8">
      <w:pPr>
        <w:spacing w:line="360" w:lineRule="auto"/>
      </w:pPr>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6E15E631" w:rsidR="00101B0D" w:rsidRDefault="007353F3" w:rsidP="00101B0D">
      <w:pPr>
        <w:pStyle w:val="Heading2"/>
      </w:pPr>
      <w:bookmarkStart w:id="26" w:name="_Toc505879086"/>
      <w:r>
        <w:t xml:space="preserve">3.2 </w:t>
      </w:r>
      <w:r w:rsidR="00101B0D">
        <w:t>Methods</w:t>
      </w:r>
      <w:bookmarkEnd w:id="26"/>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2265440D"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w:t>
      </w:r>
      <w:proofErr w:type="gramStart"/>
      <w:r>
        <w:t>event</w:t>
      </w:r>
      <w:proofErr w:type="gramEnd"/>
      <w:r>
        <w:t xml:space="preserve">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AA15F8" w:rsidRPr="00586EE6" w:rsidRDefault="00AA15F8"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AA15F8" w:rsidRPr="00586EE6" w:rsidRDefault="00AA15F8"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AA15F8" w:rsidRPr="00586EE6" w:rsidRDefault="00AA15F8"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AA15F8" w:rsidRPr="00586EE6" w:rsidRDefault="00AA15F8"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AA15F8" w:rsidRPr="00586EE6" w:rsidRDefault="00AA15F8"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AA15F8" w:rsidRPr="00586EE6" w:rsidRDefault="00AA15F8"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AA15F8" w:rsidRDefault="00AA15F8"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AA15F8" w:rsidRDefault="00AA15F8"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AA15F8">
      <w:pPr>
        <w:spacing w:line="360" w:lineRule="auto"/>
      </w:pPr>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xml:space="preserve">, respectively, where </w:t>
      </w:r>
      <w:proofErr w:type="spellStart"/>
      <w:r>
        <w:t>n</w:t>
      </w:r>
      <w:r w:rsidRPr="007C6B14">
        <w:rPr>
          <w:i/>
        </w:rPr>
        <w:t>P</w:t>
      </w:r>
      <w:r>
        <w:t>r</w:t>
      </w:r>
      <w:proofErr w:type="spellEnd"/>
      <w:r>
        <w:t xml:space="preserve">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7" w:name="_Toc505879087"/>
      <w:r>
        <w:t xml:space="preserve">3.3 </w:t>
      </w:r>
      <w:r w:rsidR="00101B0D">
        <w:t>Results</w:t>
      </w:r>
      <w:bookmarkEnd w:id="27"/>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w:t>
      </w:r>
      <w:proofErr w:type="gramStart"/>
      <w:r>
        <w:t>F(</w:t>
      </w:r>
      <w:proofErr w:type="gramEnd"/>
      <w:r>
        <w:t xml:space="preserve">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w:t>
      </w:r>
      <w:proofErr w:type="gramStart"/>
      <w:r>
        <w:t>t(</w:t>
      </w:r>
      <w:proofErr w:type="gramEnd"/>
      <w:r>
        <w: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AA15F8" w:rsidRDefault="00AA15F8"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AA15F8" w:rsidRDefault="00AA15F8"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than in space (</w:t>
      </w:r>
      <w:proofErr w:type="gramStart"/>
      <w:r>
        <w:t>t(</w:t>
      </w:r>
      <w:proofErr w:type="gramEnd"/>
      <w:r>
        <w:t xml:space="preserve">171)=15.82, p&lt;0.001). A 2x4 (domain, i.e. space and time, by trial number) repeated measures ANOVA was used to determine if a difference was present across trials. A main effect of domain </w:t>
      </w:r>
      <w:proofErr w:type="gramStart"/>
      <w:r>
        <w:t>F(</w:t>
      </w:r>
      <w:proofErr w:type="gramEnd"/>
      <w:r>
        <w:t>1, 168)=250.62, p&lt;0.001 was found; no significant interaction was present. In space, the number of relational errors decreased significantly between trials 1 and 2 (</w:t>
      </w:r>
      <w:proofErr w:type="gramStart"/>
      <w:r>
        <w:t>t(</w:t>
      </w:r>
      <w:proofErr w:type="gramEnd"/>
      <w:r>
        <w:t>42)=2.75, p&lt;0.01) but not between trials 2 and 3 or 3 and 4 (t(42)=1.86 and 1.36, p=0.07 and 0.18, respectively). In time, there was no significant difference between temporal relational errors between trials 1 and 2 (</w:t>
      </w:r>
      <w:proofErr w:type="gramStart"/>
      <w:r>
        <w:t>t(</w:t>
      </w:r>
      <w:proofErr w:type="gramEnd"/>
      <w:r>
        <w:t xml:space="preserve">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3C475ED4" w:rsidR="00AA15F8" w:rsidRDefault="00AA15F8"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3C475ED4" w:rsidR="00AA15F8" w:rsidRDefault="00AA15F8"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6F32850F"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w:t>
      </w:r>
      <w:proofErr w:type="gramStart"/>
      <w:r>
        <w:t>t(</w:t>
      </w:r>
      <w:proofErr w:type="gramEnd"/>
      <w:r>
        <w:t>109)=9.78, p&lt;0.001). This effect was numerically larger for the across context distances, but both within and across differed significantly from 0 (</w:t>
      </w:r>
      <w:proofErr w:type="gramStart"/>
      <w:r>
        <w:t>t(</w:t>
      </w:r>
      <w:proofErr w:type="gramEnd"/>
      <w:r>
        <w:t xml:space="preserve">42)=16.02, p&lt;0.001 and t(42)=10.61, p&lt;0.001, </w:t>
      </w:r>
      <w:r>
        <w:lastRenderedPageBreak/>
        <w:t>respectively). A 2x4 (within and across by trial number) repeated measures ANOVA was used to compare within and across over trials. A significant main effect of within vs. across was found (</w:t>
      </w:r>
      <w:proofErr w:type="gramStart"/>
      <w:r>
        <w:t>F(</w:t>
      </w:r>
      <w:proofErr w:type="gramEnd"/>
      <w:r>
        <w:t xml:space="preserve">1, 106)=80.84, p&lt;0.001) but no interaction effect was present. No significant mai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AA15F8" w:rsidRDefault="00AA15F8"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AA15F8" w:rsidRDefault="00AA15F8"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Finally, when evaluating the identity-location misassignments (i.e. the number of items placed in another item’s location) within vs. across contexts, within-context items were misassigned to each other’s locations far more often than would be expected by chance (</w:t>
      </w:r>
      <w:proofErr w:type="gramStart"/>
      <w:r>
        <w:t>t(</w:t>
      </w:r>
      <w:proofErr w:type="gramEnd"/>
      <w:r>
        <w:t xml:space="preserve">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A 2x4 repeated measures ANOVA (within and across by trial number) was performed to examine this effect trial-over-trial. An interaction effect of within and across context misassignment proportion and trial was found (</w:t>
      </w:r>
      <w:proofErr w:type="gramStart"/>
      <w:r>
        <w:t>F(</w:t>
      </w:r>
      <w:proofErr w:type="gramEnd"/>
      <w:r>
        <w:t>3, 147)=12.12, p&lt;0.001). Follow-up t-tests showed a significant increase in within-context misassignments between trials 1 and 2 (</w:t>
      </w:r>
      <w:proofErr w:type="gramStart"/>
      <w:r>
        <w:t>t(</w:t>
      </w:r>
      <w:proofErr w:type="gramEnd"/>
      <w:r>
        <w:t xml:space="preserve">38)=-2.81, p&lt;0.01) and trials 2 and 3 (t(36)=-4.196, p&lt;0.001) but </w:t>
      </w:r>
      <w:r w:rsidRPr="00031B25">
        <w:t>not</w:t>
      </w:r>
      <w:r>
        <w:t xml:space="preserve"> trials 3 and 4 (t(30)=0.53, p=0.60). An opposite pattern can be observed on the across-</w:t>
      </w:r>
      <w:r>
        <w:lastRenderedPageBreak/>
        <w:t>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w:t>
      </w:r>
      <w:proofErr w:type="gramStart"/>
      <w:r>
        <w:t>F(</w:t>
      </w:r>
      <w:proofErr w:type="gramEnd"/>
      <w:r>
        <w:t>1, 168)=5.74, p=0.02) as well as an interaction between within and across context and trial (F(3, 168)=11.42, p&lt;0.001). Follow-up t-tests show a significant increase in within-context misassignments between trials 1 and 2 (</w:t>
      </w:r>
      <w:proofErr w:type="gramStart"/>
      <w:r>
        <w:t>t(</w:t>
      </w:r>
      <w:proofErr w:type="gramEnd"/>
      <w:r>
        <w:t>42)=-2.34, p=0.024) but not significant increase between trials 2 and 3 or 3 and 4 (t(42)=-1.11 and 1.50, p=0.27 and 0.14, respectively). A significant decrease in across context misassignment was seen between trials 1 and 2 (</w:t>
      </w:r>
      <w:proofErr w:type="gramStart"/>
      <w:r>
        <w:t>t(</w:t>
      </w:r>
      <w:proofErr w:type="gramEnd"/>
      <w:r>
        <w:t xml:space="preserve">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AA15F8" w:rsidRDefault="00AA15F8"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AA15F8" w:rsidRDefault="00AA15F8"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8" w:name="_Toc505879088"/>
      <w:r>
        <w:rPr>
          <w:rStyle w:val="Heading1Char"/>
        </w:rPr>
        <w:lastRenderedPageBreak/>
        <w:t xml:space="preserve">3.4 </w:t>
      </w:r>
      <w:r w:rsidR="00101B0D" w:rsidRPr="007717E1">
        <w:rPr>
          <w:rStyle w:val="Heading1Char"/>
        </w:rPr>
        <w:t>Discussion</w:t>
      </w:r>
      <w:bookmarkEnd w:id="28"/>
    </w:p>
    <w:p w14:paraId="3769B27D" w14:textId="77777777" w:rsidR="00101B0D" w:rsidRDefault="00101B0D" w:rsidP="00AA15F8">
      <w:pPr>
        <w:spacing w:line="360" w:lineRule="auto"/>
      </w:pPr>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1C568B6C"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EB50C9">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have been identified in the hippocampus and its role in navigation </w:t>
      </w:r>
      <w:r>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 xml:space="preserve">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69CAE5E3" w:rsidR="00101B0D" w:rsidRDefault="00101B0D" w:rsidP="00AA15F8">
      <w:pPr>
        <w:spacing w:line="360" w:lineRule="auto"/>
      </w:pPr>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1940DF6F" w:rsidR="00101B0D" w:rsidRDefault="00101B0D" w:rsidP="00AA15F8">
      <w:pPr>
        <w:spacing w:line="360" w:lineRule="auto"/>
      </w:pPr>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w:t>
      </w:r>
      <w:r>
        <w:lastRenderedPageBreak/>
        <w:t>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0CD6C0AE"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EB50C9">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EB50C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0A8F2C5"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57FB2CA6" w:rsidR="00563ABB" w:rsidRDefault="007353F3" w:rsidP="00563ABB">
      <w:pPr>
        <w:pStyle w:val="Heading1"/>
      </w:pPr>
      <w:bookmarkStart w:id="29" w:name="_Toc496446945"/>
      <w:bookmarkStart w:id="30" w:name="_Toc505879089"/>
      <w:r>
        <w:lastRenderedPageBreak/>
        <w:t xml:space="preserve">Chapter 4: </w:t>
      </w:r>
      <w:r w:rsidR="00563ABB">
        <w:t>Spatiotemporal Navigation, Sampling, and Information Encoding in Virtual Reality</w:t>
      </w:r>
      <w:bookmarkEnd w:id="29"/>
      <w:bookmarkEnd w:id="30"/>
    </w:p>
    <w:p w14:paraId="3A95011E" w14:textId="77777777" w:rsidR="00563ABB" w:rsidRDefault="00563ABB" w:rsidP="00563ABB"/>
    <w:p w14:paraId="0158BC7C" w14:textId="7DA72CED" w:rsidR="00563ABB" w:rsidRDefault="007353F3" w:rsidP="00563ABB">
      <w:pPr>
        <w:pStyle w:val="Heading2"/>
      </w:pPr>
      <w:bookmarkStart w:id="31" w:name="_Toc505879090"/>
      <w:r>
        <w:t xml:space="preserve">4.1 </w:t>
      </w:r>
      <w:r w:rsidR="00563ABB">
        <w:t>Introduction</w:t>
      </w:r>
      <w:bookmarkEnd w:id="31"/>
    </w:p>
    <w:bookmarkStart w:id="32" w:name="_Hlk498967680"/>
    <w:p w14:paraId="1F19D73B" w14:textId="5B3A4ABF" w:rsidR="001545AB"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rsidR="00EB50C9">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EB50C9">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EB50C9">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b; Ranganath &amp; Hsieh, 2016; Schiller et al., 2015; Warren et al., 2015)", "plainTextFormattedCitation" : "(Neal J. Cohen &amp; Eichenbaum, 1993; H. Eichenbaum, Dudchenko, Wood, Shapiro, &amp; Tanila, 1999; Howard Eichenbaum, 2015, 2017d; Howard et al., 2014; Konkel et al., 2008; B. J. Kraus et al., 2015b; Ranganath &amp; Hsieh, 2016; Schiller et al., 2015; Warren et al., 2015)", "previouslyFormattedCitation" : "(Neal J. Cohen &amp; Eichenbaum, 1993; H. Eichenbaum, Dudchenko, Wood, Shapiro, &amp; Tanila, 1999; Howard Eichenbaum, 2015, 2017d; Howard et al., 2014; Konkel et al., 2008; B. J. Kraus et al., 2015b; Ranganath &amp; Hsieh, 2016; Schiller et al., 2015; Warren et al., 2015)" }, "properties" : {  }, "schema" : "https://github.com/citation-style-language/schema/raw/master/csl-citation.json" }</w:instrText>
      </w:r>
      <w:r w:rsidR="007B454C">
        <w:fldChar w:fldCharType="separate"/>
      </w:r>
      <w:r w:rsidR="00EB50C9" w:rsidRPr="00EB50C9">
        <w:rPr>
          <w:noProof/>
        </w:rPr>
        <w:t>(Neal J. Cohen &amp; Eichenbaum, 1993; H. Eichenbaum, Dudchenko, Wood, Shapiro, &amp; Tanila, 1999; Howard Eichenbaum, 2015, 2017d; Howard et al., 2014; Konkel et al., 2008; B. J. Kraus et al., 2015b;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xml:space="preserve">). One prediction which was made in the previous chapter is that </w:t>
      </w:r>
      <w:r w:rsidR="00114801">
        <w:t xml:space="preserve">some subpopulation of </w:t>
      </w:r>
      <w:r>
        <w:t xml:space="preserve">time cells </w:t>
      </w:r>
      <w:r w:rsidR="00114801">
        <w:t xml:space="preserve">may </w:t>
      </w:r>
      <w:r>
        <w:t xml:space="preserve">map an allocentric perspective on time, not an egocentric one, despite the fact that time (like space) is consistently experienced egocentrically. Of course, the primary way this hypothesis could be validated is via </w:t>
      </w:r>
      <w:r>
        <w:lastRenderedPageBreak/>
        <w:t>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w:t>
      </w:r>
      <w:r w:rsidR="00B34899">
        <w:t>demonstrate</w:t>
      </w:r>
      <w:r>
        <w:t xml:space="preserve"> methods which </w:t>
      </w:r>
      <w:r w:rsidR="00B34899">
        <w:t xml:space="preserve">are </w:t>
      </w:r>
      <w:r>
        <w:t xml:space="preserve">applied to the behavioral navigation data collected in the task described in Chapter </w:t>
      </w:r>
      <w:r w:rsidR="00941DA3">
        <w:t>3</w:t>
      </w:r>
      <w:r>
        <w:t xml:space="preserve"> to </w:t>
      </w:r>
      <w:r w:rsidR="00625AB3">
        <w:t>adjudicate between allocentric and egocentric views on temporal information coding</w:t>
      </w:r>
      <w:r>
        <w:t xml:space="preserve">. Additionally, I </w:t>
      </w:r>
      <w:r w:rsidR="000C431F">
        <w:t>conduct</w:t>
      </w:r>
      <w:r>
        <w:t xml:space="preserve"> analyses which clarify aspects of spatiotemporal navigation in general which relate to relational and contextual memory in space and time.</w:t>
      </w:r>
    </w:p>
    <w:bookmarkEnd w:id="32"/>
    <w:p w14:paraId="3D62C0A9" w14:textId="18E264C8" w:rsidR="001545AB" w:rsidRDefault="001545AB" w:rsidP="00AA15F8">
      <w:pPr>
        <w:spacing w:line="360" w:lineRule="auto"/>
      </w:pPr>
      <w:r>
        <w:t xml:space="preserve">Spatial navigation is a critical capability of all creatures’ survival </w:t>
      </w:r>
      <w:r>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fldChar w:fldCharType="separate"/>
      </w:r>
      <w:r>
        <w:rPr>
          <w:noProof/>
        </w:rPr>
        <w:t>(Dudchenko, 2010; Huth, 2013; Wolbers &amp; Hegarty, 2010)</w:t>
      </w:r>
      <w:r>
        <w:fldChar w:fldCharType="end"/>
      </w:r>
      <w:r>
        <w:t xml:space="preserve">, animals </w:t>
      </w:r>
      <w:r>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fldChar w:fldCharType="separate"/>
      </w:r>
      <w:r>
        <w:rPr>
          <w:noProof/>
        </w:rPr>
        <w:t>Moffat &amp; Resnick, 2002)</w:t>
      </w:r>
      <w:r>
        <w:fldChar w:fldCharType="end"/>
      </w:r>
      <w:r>
        <w:t>, showing</w:t>
      </w:r>
      <w:r w:rsidR="000C431F">
        <w:t xml:space="preserve"> that</w:t>
      </w:r>
      <w:r>
        <w:t xml:space="preserve">, in older adults, smaller hippocampal volumes </w:t>
      </w:r>
      <w:r w:rsidR="000C431F">
        <w:t>relate to</w:t>
      </w:r>
      <w:r>
        <w:t xml:space="preserve"> longer distance travelled and time taken in the task </w:t>
      </w:r>
      <w:r>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rsidR="00EB50C9">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fldChar w:fldCharType="separate"/>
      </w:r>
      <w:r>
        <w:rPr>
          <w:noProof/>
        </w:rPr>
        <w:t>(Knierim &amp; Neunuebel, 2016)</w:t>
      </w:r>
      <w:r>
        <w:fldChar w:fldCharType="end"/>
      </w:r>
      <w:r w:rsidR="000C431F">
        <w:t>, DG specifically performs</w:t>
      </w:r>
      <w:r>
        <w:t xml:space="preserve"> pattern separation </w:t>
      </w:r>
      <w:r>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rsidR="00EB50C9">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 "schema" : "https://github.com/citation-style-language/schema/raw/master/csl-citation.json" }</w:instrText>
      </w:r>
      <w:r>
        <w:fldChar w:fldCharType="separate"/>
      </w:r>
      <w:r>
        <w:rPr>
          <w:noProof/>
        </w:rPr>
        <w:t>Yonelinas, 2013)</w:t>
      </w:r>
      <w:r>
        <w:fldChar w:fldCharType="end"/>
      </w:r>
      <w:r>
        <w:t xml:space="preserve">, whose </w:t>
      </w:r>
      <w:r w:rsidR="000C431F">
        <w:t xml:space="preserve">associated </w:t>
      </w:r>
      <w:r>
        <w:t xml:space="preserve">evidence shows hippocampal damaged patients are impaired on finding the precise location of a hidden </w:t>
      </w:r>
      <w:r>
        <w:lastRenderedPageBreak/>
        <w:t xml:space="preserve">platform but can find the general location (i.e. quadran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EB50C9">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EB50C9">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EB50C9">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0C431F">
        <w:t xml:space="preserve">. </w:t>
      </w:r>
      <w:r>
        <w:t>In particular, across all of the above work, several attempts have been made to develop quantifications of navigation in space which we may apply to navigation in space and time.</w:t>
      </w:r>
    </w:p>
    <w:p w14:paraId="1085DF26" w14:textId="624B75BB" w:rsidR="001545AB" w:rsidRDefault="001545AB" w:rsidP="00AA15F8">
      <w:pPr>
        <w:spacing w:line="360" w:lineRule="auto"/>
      </w:pPr>
      <w:r>
        <w:t xml:space="preserve">Several measures of behavior in navigation have been used historically 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EB50C9">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computational advantages and disadvantages worth considering, especially if both spatial and temporal exploration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Similarly, path crossing has far less meaning in 3D (2 spatial and 1 temporal axis) than traditional 2D as it is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t>
      </w:r>
      <w:r>
        <w:lastRenderedPageBreak/>
        <w:t xml:space="preserve">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 is known as Lacunarity</w:t>
      </w:r>
      <w:r w:rsidR="000C431F">
        <w:t xml:space="preserve">, and it has been applied to several domains involving texture analysis </w:t>
      </w:r>
      <w:r w:rsidR="00EB50C9">
        <w:fldChar w:fldCharType="begin" w:fldLock="1"/>
      </w:r>
      <w:r w:rsidR="00EB50C9">
        <w:instrText>ADDIN CSL_CITATION { "citationItems" : [ { "id" : "ITEM-1", "itemData" : { "DOI" : "10.1103/PhysRevE.53.5461",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id" : "ITEM-1", "issue" : "5", "issued" : { "date-parts" : [ [ "1996" ] ] }, "page" : "5461-5468", "title" : "Lacunarity analysis :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EB50C9">
        <w:instrText>ADDIN CSL_CITATION { "citationItems" : [ { "id" : "ITEM-1", "itemData" : { "DOI" : "10.1016/S0165-0270(96)00080-5", "author" : [ { "dropping-particle" : "", "family" : "Smith", "given" : "T G", "non-dropping-particle" : "", "parse-names" : false, "suffix" : "" }, { "dropping-particle" : "", "family" : "Lange", "given" : "G D", "non-dropping-particle" : "", "parse-names" : false, "suffix" : "" }, { "dropping-particle" : "", "family" : "Marks", "given" : "W B", "non-dropping-particle" : "", "parse-names" : false, "suffix" : "" } ], "id" : "ITEM-1", "issued" : { "date-parts" : [ [ "1996" ] ] }, "title" : "Review article Fractal methods and results in cellular morphology - dimensions ,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EB50C9">
        <w:instrText>ADDIN CSL_CITATION { "citationItems" : [ { "id" : "ITEM-1", "itemData" : { "author" : [ { "dropping-particle" : "", "family" : "Jelinek", "given" : "A Karperien H F", "non-dropping-particle" : "", "parse-names" : false, "suffix" : "" } ], "id" : "ITEM-1", "issue" : "Takayasu 1990", "issued" : { "date-parts" : [ [ "2011" ] ] }, "title" : "Reviewing Lacunarity Analysis and Classification of Microglia in Neuroscience", "type" : "article-journal" }, "uris" : [ "http://www.mendeley.com/documents/?uuid=01e79b54-0d56-4f09-b93c-d59597dc223f" ] } ], "mendeley" : { "formattedCitation" : "(Jelinek, 2011)", "plainTextFormattedCitation" : "(Jelinek, 2011)", "previouslyFormattedCitation" : "(Jelinek, 2011)" }, "properties" : {  }, "schema" : "https://github.com/citation-style-language/schema/raw/master/csl-citation.json" }</w:instrText>
      </w:r>
      <w:r w:rsidR="00EB50C9">
        <w:fldChar w:fldCharType="separate"/>
      </w:r>
      <w:r w:rsidR="00EB50C9" w:rsidRPr="00EB50C9">
        <w:rPr>
          <w:noProof/>
        </w:rPr>
        <w:t>(Jelinek, 2011)</w:t>
      </w:r>
      <w:r w:rsidR="00EB50C9">
        <w:fldChar w:fldCharType="end"/>
      </w:r>
      <w:r w:rsidR="000C431F">
        <w:t>.</w:t>
      </w:r>
      <w:r w:rsidR="00193486">
        <w:t xml:space="preserve"> </w:t>
      </w:r>
      <w:r w:rsidR="00EB50C9">
        <w:t>A</w:t>
      </w:r>
      <w:r w:rsidR="00193486">
        <w:t xml:space="preserve">s will be discussed later, it can be thought of as a measure of systematicity </w:t>
      </w:r>
      <w:r w:rsidR="00EB50C9">
        <w:t xml:space="preserve">or compactness </w:t>
      </w:r>
      <w:r w:rsidR="00193486">
        <w:t>of a path. In addition to the introduction of this new path measure, i</w:t>
      </w:r>
      <w:r>
        <w:t xml:space="preserve">t is the intention of this work to determine which, if any, of a subset of these measures (enumerated in </w:t>
      </w:r>
      <w:r w:rsidR="00EB50C9">
        <w:t>the Methods section</w:t>
      </w:r>
      <w:r>
        <w:t xml:space="preserve">) relate to test-time performance as measured via the metrics of relational and contextual memory discussed in Chapter </w:t>
      </w:r>
      <w:r w:rsidR="00941DA3">
        <w:t>3</w:t>
      </w:r>
      <w:r>
        <w:t xml:space="preserve">. </w:t>
      </w:r>
    </w:p>
    <w:p w14:paraId="4734D512" w14:textId="30F0BB23" w:rsidR="00F92F7F" w:rsidRDefault="001545AB" w:rsidP="00AA15F8">
      <w:pPr>
        <w:spacing w:line="360" w:lineRule="auto"/>
      </w:pPr>
      <w:r>
        <w:t>In addition to being critical for certain types of spatial navigation</w:t>
      </w:r>
      <w:r w:rsidR="00EB50C9">
        <w:t xml:space="preserve"> </w:t>
      </w:r>
      <w:r>
        <w:t>the hippocampus also critically organizes memory in terms of the orders of sequences</w:t>
      </w:r>
      <w:r w:rsidR="00EB50C9">
        <w:t xml:space="preserve"> in rodents</w:t>
      </w:r>
      <w:r>
        <w:t xml:space="preserve"> </w:t>
      </w:r>
      <w:r>
        <w:fldChar w:fldCharType="begin" w:fldLock="1"/>
      </w:r>
      <w:r w:rsidR="00EB50C9">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EB50C9">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 "schema" : "https://github.com/citation-style-language/schema/raw/master/csl-citation.json" }</w:instrText>
      </w:r>
      <w:r>
        <w:fldChar w:fldCharType="separate"/>
      </w:r>
      <w:r w:rsidR="00625AB3" w:rsidRPr="00625AB3">
        <w:rPr>
          <w:noProof/>
        </w:rPr>
        <w:t>(Dede et al., 2016)</w:t>
      </w:r>
      <w:r>
        <w:fldChar w:fldCharType="end"/>
      </w:r>
      <w:r>
        <w:t>. As menti</w:t>
      </w:r>
      <w:r w:rsidR="00EB50C9">
        <w:t>oned previously, it is unclear i</w:t>
      </w:r>
      <w:r>
        <w:t>f “time” cells measure time in some allocentric space or egocentrically</w:t>
      </w:r>
      <w:r w:rsidR="00EB50C9">
        <w:t xml:space="preserve"> as the methods of evaluation of firing in time cells have consistently used temporal distance relative to the start of a trial as the measure of interest</w:t>
      </w:r>
      <w:r>
        <w:t xml:space="preserve">.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33" w:name="_Hlk499057190"/>
      <w:bookmarkStart w:id="34" w:name="_Hlk499057167"/>
      <w:r w:rsidR="005041D4">
        <w:t xml:space="preserve">Taxis </w:t>
      </w:r>
      <w:bookmarkEnd w:id="33"/>
      <w:r w:rsidR="005041D4">
        <w:t>in time is more obvious in this task than in more traditional spatial tasks</w:t>
      </w:r>
      <w:r w:rsidR="00625AB3">
        <w:t xml:space="preserve"> </w:t>
      </w:r>
      <w:r w:rsidR="00625AB3">
        <w:lastRenderedPageBreak/>
        <w:t>because time is 1 dimensional and always flowing, so a taxis path to an event through time is a straight line in the temporal dimension. On the other hand, taxis in space</w:t>
      </w:r>
      <w:r w:rsidR="005041D4">
        <w:t xml:space="preserve"> </w:t>
      </w:r>
      <w:r w:rsidR="00625AB3">
        <w:t xml:space="preserve">requires movement in time and is therefore a diagonal line traversing space and time equally. In either case, taxis </w:t>
      </w:r>
      <w:proofErr w:type="gramStart"/>
      <w:r w:rsidR="00625AB3">
        <w:t>is</w:t>
      </w:r>
      <w:proofErr w:type="gramEnd"/>
      <w:r w:rsidR="00625AB3">
        <w:t xml:space="preserve"> a potential navigation strategy once an event location has been identified in either space or time, however in both cases, the distance of taxis is limited by the spatial and temporal distances observable by the participant (i.e. participants can only see events 5 meters spatially in front of them and 2 seconds temporally, due to the animation effect and auditory cue of the events)</w:t>
      </w:r>
      <w:r w:rsidR="005041D4">
        <w:t xml:space="preserve">. </w:t>
      </w:r>
      <w:bookmarkEnd w:id="34"/>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 "schema" : "https://github.com/citation-style-language/schema/raw/master/csl-citation.json" }</w:instrText>
      </w:r>
      <w:r>
        <w:fldChar w:fldCharType="separate"/>
      </w:r>
      <w:r w:rsidR="00625AB3" w:rsidRPr="00625AB3">
        <w:rPr>
          <w:noProof/>
        </w:rPr>
        <w:t>(Howard et al., 2015)</w:t>
      </w:r>
      <w:r>
        <w:fldChar w:fldCharType="end"/>
      </w:r>
      <w:r w:rsidR="00EB50C9">
        <w:t>, and indeed, one measure which will be proposed later in this chapter involves measuring the degree of contiguity of exploration</w:t>
      </w:r>
      <w:r>
        <w:t xml:space="preserve">. </w:t>
      </w:r>
      <w:r w:rsidR="00EB50C9">
        <w:t xml:space="preserve">Participants </w:t>
      </w:r>
      <w:r w:rsidR="00625AB3">
        <w:t xml:space="preserve">may need to use a </w:t>
      </w:r>
      <w:r w:rsidRPr="00625AB3">
        <w:rPr>
          <w:i/>
        </w:rPr>
        <w:t>guidance</w:t>
      </w:r>
      <w:r>
        <w:t xml:space="preserve"> strategy </w:t>
      </w:r>
      <w:r>
        <w:fldChar w:fldCharType="begin" w:fldLock="1"/>
      </w:r>
      <w:r w:rsidR="00EB50C9">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w:t>
      </w:r>
      <w:r w:rsidR="00EB50C9">
        <w:t xml:space="preserve"> which is implied by the simulation (i.e. what happens to time when the participant does nothing)</w:t>
      </w:r>
      <w:r>
        <w:t xml:space="preserve">. However, it is an empirical question as to whether or not, by trial 4, participants begin to converge on navigating and reconstructing in this allocentric </w:t>
      </w:r>
      <w:r w:rsidR="00193486">
        <w:t xml:space="preserve">temporal </w:t>
      </w:r>
      <w:r>
        <w:t xml:space="preserve">order. If navigation converges to this order, this can be taken as evidence </w:t>
      </w:r>
      <w:r w:rsidR="005041D4">
        <w:t>that a</w:t>
      </w:r>
      <w:r w:rsidR="00193486">
        <w:t>n allocentric representation</w:t>
      </w:r>
      <w:r w:rsidR="005041D4">
        <w:t xml:space="preserve">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suggestive that </w:t>
      </w:r>
      <w:r w:rsidR="00193486">
        <w:t>some subset of the population of cells which would be identified as</w:t>
      </w:r>
      <w:r>
        <w:t xml:space="preserve"> time cells</w:t>
      </w:r>
      <w:r w:rsidR="00193486">
        <w:t>,</w:t>
      </w:r>
      <w:r>
        <w:t xml:space="preserve"> which are thought to relate to the temporal locations of events</w:t>
      </w:r>
      <w:r w:rsidR="00193486">
        <w:t>,</w:t>
      </w:r>
      <w:r>
        <w:t xml:space="preserve"> might, in fact, relate to allocentric temporal points rather than some egocentric perspective on a fixed order of events</w:t>
      </w:r>
      <w:r w:rsidR="00EB50C9">
        <w:t xml:space="preserve"> (i.e. firing relative to other events rather than the start of the trial).</w:t>
      </w:r>
      <w:r>
        <w:t xml:space="preserve"> The analysis methods in this chapter allow us to assess these order-related </w:t>
      </w:r>
      <w:r w:rsidR="007B3341">
        <w:t>issues</w:t>
      </w:r>
      <w:r w:rsidR="00193486">
        <w:t xml:space="preserve"> behaviorally</w:t>
      </w:r>
      <w:r w:rsidR="007B3341">
        <w:t>.</w:t>
      </w:r>
    </w:p>
    <w:p w14:paraId="5F2F5989" w14:textId="5A7BB655" w:rsidR="001545AB" w:rsidRDefault="001545AB" w:rsidP="00AA15F8">
      <w:pPr>
        <w:spacing w:after="0" w:line="360" w:lineRule="auto"/>
        <w:rPr>
          <w:rFonts w:ascii="Times New Roman" w:hAnsi="Times New Roman" w:cs="Times New Roman"/>
          <w:sz w:val="24"/>
          <w:szCs w:val="24"/>
        </w:rPr>
      </w:pPr>
      <w:r>
        <w:lastRenderedPageBreak/>
        <w:t>In summary, this work aims to determine if aspects of navigation relate to relational and contextual reconstruction memory measures</w:t>
      </w:r>
      <w:r w:rsidR="00EB50C9">
        <w:t xml:space="preserve"> as well as to assess exploration of the order of events in space and time</w:t>
      </w:r>
      <w:r>
        <w:t xml:space="preserve">. This </w:t>
      </w:r>
      <w:r w:rsidR="00EB50C9">
        <w:t xml:space="preserve">is </w:t>
      </w:r>
      <w:r>
        <w:t xml:space="preserve">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rsidR="00EB50C9">
        <w:t xml:space="preserve">some subpopulation of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200887B7" w:rsidR="00563ABB" w:rsidRDefault="007353F3" w:rsidP="00563ABB">
      <w:pPr>
        <w:pStyle w:val="Heading2"/>
      </w:pPr>
      <w:bookmarkStart w:id="35" w:name="_Toc505879091"/>
      <w:r>
        <w:t xml:space="preserve">4.2 </w:t>
      </w:r>
      <w:r w:rsidR="00563ABB">
        <w:t>Methods</w:t>
      </w:r>
      <w:bookmarkEnd w:id="35"/>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t>
      </w:r>
      <w:r>
        <w:lastRenderedPageBreak/>
        <w:t>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Temporal navigation was 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36"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36"/>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1A3B9DC4">
                <wp:extent cx="5754370" cy="253365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33650"/>
                        </a:xfrm>
                        <a:prstGeom prst="rect">
                          <a:avLst/>
                        </a:prstGeom>
                        <a:solidFill>
                          <a:srgbClr val="FFFFFF"/>
                        </a:solidFill>
                        <a:ln w="9525">
                          <a:noFill/>
                          <a:miter lim="800000"/>
                          <a:headEnd/>
                          <a:tailEnd/>
                        </a:ln>
                      </wps:spPr>
                      <wps:txbx>
                        <w:txbxContent>
                          <w:p w14:paraId="337FCFAD" w14:textId="1BC17700" w:rsidR="00AA15F8" w:rsidRDefault="00AA15F8"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" stroked="f">
                <v:textbox>
                  <w:txbxContent>
                    <w:p w14:paraId="337FCFAD" w14:textId="1BC17700" w:rsidR="00AA15F8" w:rsidRDefault="00AA15F8" w:rsidP="00563ABB">
                      <w:r w:rsidRPr="0073570F">
                        <w:rPr>
                          <w:b/>
                        </w:rPr>
                        <w:t xml:space="preserve">Figure </w:t>
                      </w:r>
                      <w:r>
                        <w:rPr>
                          <w:b/>
                        </w:rPr>
                        <w:t>4.</w:t>
                      </w:r>
                      <w:r w:rsidRPr="0073570F">
                        <w:rPr>
                          <w:b/>
                        </w:rPr>
                        <w:t>1</w:t>
                      </w:r>
                      <w:r>
                        <w:t>: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white explor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3C1DE420" w:rsidR="005041D4" w:rsidRDefault="005041D4" w:rsidP="00AA15F8">
      <w:pPr>
        <w:spacing w:line="360" w:lineRule="auto"/>
      </w:pPr>
      <w:r>
        <w:t xml:space="preserve">The study and test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670FA301"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p>
    <w:p w14:paraId="42AEDB8D" w14:textId="04F8A0FF" w:rsidR="00501467" w:rsidRDefault="00FC566C" w:rsidP="00AA15F8">
      <w:pPr>
        <w:spacing w:line="360" w:lineRule="auto"/>
      </w:pPr>
      <w:r>
        <w:t>In the analysis of Fractal Dimension,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i.e. the negative space of the path at infinitely small scale). A larger lacunarity is associated with less systematicity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w:t>
      </w:r>
      <w:r w:rsidR="00501467">
        <w:lastRenderedPageBreak/>
        <w:t>asymptotic regions of the measurement (thus, isolating the linear region of interest). In the 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1CE9B5E" w:rsidR="00AA15F8" w:rsidRDefault="00AA15F8"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1CE9B5E" w:rsidR="00AA15F8" w:rsidRDefault="00AA15F8"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5E49073C" w:rsidR="00501467" w:rsidRDefault="00501467" w:rsidP="00AA15F8">
      <w:pPr>
        <w:spacing w:line="360" w:lineRule="auto"/>
      </w:pPr>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Fractal Dimension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31B3C79A">
                <wp:extent cx="5754370" cy="1406105"/>
                <wp:effectExtent l="0" t="0" r="0" b="381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6B233816" w14:textId="4149B5CC" w:rsidR="00AA15F8" w:rsidRDefault="00AA15F8" w:rsidP="00F14402">
                            <w:r>
                              <w:rPr>
                                <w:b/>
                              </w:rPr>
                              <w:t>Figure 4.3</w:t>
                            </w:r>
                            <w:r>
                              <w:t>: Comparison of Lacunarity and Fractal Dimension of various lowpass-filtered random walks. The blue (top)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" stroked="f">
                <v:textbox>
                  <w:txbxContent>
                    <w:p w14:paraId="6B233816" w14:textId="4149B5CC" w:rsidR="00AA15F8" w:rsidRDefault="00AA15F8" w:rsidP="00F14402">
                      <w:r>
                        <w:rPr>
                          <w:b/>
                        </w:rPr>
                        <w:t>Figure 4.3</w:t>
                      </w:r>
                      <w:r>
                        <w:t>: Comparison of Lacunarity and Fractal Dimension of various lowpass-filtered random walks. The blue (top) dots represent fully random walks, while the Light, Medium, Heavy, and Extreme filtered paths were filtered at with an Order 6 Butterworth Lowpass Filter with an assumed 30S/s sampling rate and frequency cutoffs of 0.4, 0.2, 0.08, and 0.02. Note that low Fractal dimension is often correlated with higher Lacunarity, but they are not equivalent. Lower Lacunarity within a given filter group shows a more systematic filling of the space while higher Fractal Dimension shows an increase in path complexity. Note that all lines are identical in length.</w:t>
                      </w:r>
                    </w:p>
                  </w:txbxContent>
                </v:textbox>
                <w10:anchorlock/>
              </v:shape>
            </w:pict>
          </mc:Fallback>
        </mc:AlternateContent>
      </w:r>
    </w:p>
    <w:p w14:paraId="36C43D69" w14:textId="2AA338A0" w:rsidR="0027211D" w:rsidRDefault="00803C16" w:rsidP="00AA15F8">
      <w:pPr>
        <w:spacing w:line="360" w:lineRule="auto"/>
      </w:pPr>
      <w:r>
        <w:t>Beyond measures of path complexity and systematicity,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xml:space="preserve">. Most studies of context boundaries do not allow participants to arbitrarily cross boundaries and sample contexts freely.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t>
      </w:r>
      <w:r>
        <w:t>the relationship may be with the across-</w:t>
      </w:r>
      <w:r w:rsidR="0027211D">
        <w:t xml:space="preserve">context relational memory </w:t>
      </w:r>
      <w:r>
        <w:t>errors</w:t>
      </w:r>
      <w:r w:rsidR="0027211D">
        <w:t>.</w:t>
      </w:r>
    </w:p>
    <w:p w14:paraId="7D5169C0" w14:textId="0BD34F9F" w:rsidR="005041D4" w:rsidRDefault="005041D4" w:rsidP="005041D4">
      <w:r w:rsidRPr="00F76AD2">
        <w:rPr>
          <w:b/>
        </w:rPr>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w:t>
      </w:r>
      <w:r w:rsidR="00AA706F">
        <w:lastRenderedPageBreak/>
        <w:t xml:space="preserve">variable. Additional Order analyses (reviewed in the next section) will be necessary to understand the </w:t>
      </w:r>
      <w:r w:rsidR="00803C16">
        <w:t xml:space="preserve">complex </w:t>
      </w:r>
      <w:r w:rsidR="00AA706F">
        <w:t>relational information contained within the data.</w:t>
      </w:r>
    </w:p>
    <w:p w14:paraId="3E1293C0" w14:textId="77777777" w:rsidR="00803C16" w:rsidRPr="005041D4" w:rsidRDefault="00803C16" w:rsidP="005041D4"/>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1390AB8B"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4EAC9F36" w:rsidR="00074733" w:rsidRDefault="00074733" w:rsidP="00AE6BB0">
            <w:pPr>
              <w:cnfStyle w:val="000000100000" w:firstRow="0" w:lastRow="0" w:firstColumn="0" w:lastColumn="0" w:oddVBand="0" w:evenVBand="0" w:oddHBand="1" w:evenHBand="0" w:firstRowFirstColumn="0" w:firstRowLastColumn="0" w:lastRowFirstColumn="0" w:lastRowLastColumn="0"/>
            </w:pPr>
            <w:r>
              <w:t>Context Boundary Effect &amp; Relational Errors</w:t>
            </w:r>
          </w:p>
        </w:tc>
        <w:tc>
          <w:tcPr>
            <w:tcW w:w="2970" w:type="dxa"/>
          </w:tcPr>
          <w:p w14:paraId="7EC40D9E" w14:textId="6D031598"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 "schema" : "https://github.com/citation-style-language/schema/raw/master/csl-citation.json" }</w:instrText>
            </w:r>
            <w:r>
              <w:fldChar w:fldCharType="separate"/>
            </w:r>
            <w:r w:rsidRPr="00625AB3">
              <w:rPr>
                <w:noProof/>
              </w:rPr>
              <w:t>(Ezzyat &amp; Davachi, 2014; Zacks et al., 2007b)</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AA15F8" w:rsidRDefault="00AA15F8"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AA15F8" w:rsidRDefault="00AA15F8"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37" w:name="_Toc497156045"/>
      <w:r w:rsidR="005041D4" w:rsidRPr="005041D4">
        <w:t>Order Analyses</w:t>
      </w:r>
      <w:bookmarkEnd w:id="37"/>
      <w:r w:rsidR="005041D4" w:rsidRPr="005041D4">
        <w:rPr>
          <w:rFonts w:ascii="Times New Roman" w:hAnsi="Times New Roman" w:cs="Times New Roman"/>
          <w:i/>
        </w:rPr>
        <w:t xml:space="preserve"> </w:t>
      </w:r>
    </w:p>
    <w:p w14:paraId="70180958" w14:textId="482D12DD"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5F74C4E5" w:rsidR="003E19B9" w:rsidRDefault="005041D4" w:rsidP="00AA15F8">
      <w:pPr>
        <w:spacing w:after="0" w:line="360" w:lineRule="auto"/>
        <w:rPr>
          <w:rFonts w:ascii="Times New Roman" w:hAnsi="Times New Roman" w:cs="Times New Roman"/>
          <w:sz w:val="24"/>
          <w:szCs w:val="24"/>
        </w:rPr>
      </w:pPr>
      <w:r>
        <w:t>Analyzing order in this way can be a complex issue. Recency, contiguity, and primacy effects could lead to particular items receiving specialized treatment by chance or due to an overall bias towards allocentric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w:t>
      </w:r>
      <w:r>
        <w:lastRenderedPageBreak/>
        <w:t xml:space="preserve">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Tau distance metric is appropriate for this, and it has the added benefit of providing a positive or negative 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1DB275BC" w14:textId="77777777" w:rsidR="003E19B9" w:rsidRDefault="003E19B9">
      <w:pPr>
        <w:rPr>
          <w:rFonts w:ascii="Times New Roman" w:hAnsi="Times New Roman" w:cs="Times New Roman"/>
          <w:sz w:val="24"/>
          <w:szCs w:val="24"/>
        </w:rPr>
      </w:pPr>
      <w:r>
        <w:rPr>
          <w:rFonts w:ascii="Times New Roman" w:hAnsi="Times New Roman" w:cs="Times New Roman"/>
          <w:sz w:val="24"/>
          <w:szCs w:val="24"/>
        </w:rPr>
        <w:br w:type="page"/>
      </w:r>
    </w:p>
    <w:p w14:paraId="409FB2EF" w14:textId="44B4ADE7" w:rsidR="00515104" w:rsidRDefault="008A66B0" w:rsidP="006A5D4C">
      <w:pPr>
        <w:jc w:val="center"/>
      </w:pPr>
      <w:r>
        <w:rPr>
          <w:noProof/>
        </w:rPr>
        <w:lastRenderedPageBreak/>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2E619174" w:rsidR="00AA15F8" w:rsidRDefault="00AA15F8"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3I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d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CTZp3IJQIAACYEAAAOAAAAAAAAAAAAAAAAAC4CAABkcnMvZTJvRG9jLnht&#10;bFBLAQItABQABgAIAAAAIQBaz21g2wAAAAUBAAAPAAAAAAAAAAAAAAAAAH8EAABkcnMvZG93bnJl&#10;di54bWxQSwUGAAAAAAQABADzAAAAhwUAAAAA&#10;" stroked="f">
                <v:textbox>
                  <w:txbxContent>
                    <w:p w14:paraId="5FE37BA0" w14:textId="2E619174" w:rsidR="00AA15F8" w:rsidRDefault="00AA15F8" w:rsidP="00700F34">
                      <w:r>
                        <w:rPr>
                          <w:b/>
                        </w:rPr>
                        <w:t>Figure 4.4</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6EECFE67" w:rsidR="005041D4" w:rsidRDefault="005041D4" w:rsidP="00AA15F8">
      <w:pPr>
        <w:spacing w:line="360" w:lineRule="auto"/>
      </w:pPr>
      <w:bookmarkStart w:id="38" w:name="_Hlk499056994"/>
      <w:r>
        <w:t>In summary, this framework for evaluating order information will be used to observe changes in distance of exploration and reconstruction to the allocentric order across trials</w:t>
      </w:r>
      <w:r w:rsidR="003947B1">
        <w:t xml:space="preserve">, predicting that </w:t>
      </w:r>
      <w:r>
        <w:t>both study-time navigation and test-time reconstruction order will trend towards allocentric 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38"/>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xml:space="preserve">; using the </w:t>
      </w:r>
      <w:proofErr w:type="spellStart"/>
      <w:r w:rsidR="008A66B0">
        <w:t>nlme</w:t>
      </w:r>
      <w:proofErr w:type="spellEnd"/>
      <w:r w:rsidR="008A66B0">
        <w:t xml:space="preserv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w:t>
      </w:r>
      <w:proofErr w:type="spellStart"/>
      <w:r w:rsidR="00031BF8">
        <w:t>D’Agostino</w:t>
      </w:r>
      <w:proofErr w:type="spellEnd"/>
      <w:r w:rsidR="00031BF8">
        <w:t xml:space="preserve"> and Pearson’s test for normality, and, in cases where required, correction (i.e. log correction) was applied to transform the residuals to normality. </w:t>
      </w:r>
      <w:r>
        <w:lastRenderedPageBreak/>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39" w:name="_Toc505879092"/>
      <w:r>
        <w:t xml:space="preserve">4.3 </w:t>
      </w:r>
      <w:r w:rsidR="00563ABB">
        <w:t>Results</w:t>
      </w:r>
      <w:bookmarkEnd w:id="39"/>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3E6CC7DB" w:rsidR="005C3B70" w:rsidRPr="005C3B70" w:rsidRDefault="005C3B70" w:rsidP="00AA15F8">
      <w:pPr>
        <w:spacing w:line="360" w:lineRule="auto"/>
      </w:pPr>
      <w:r>
        <w:t>In the navigation analysis, 9 key path variables were used to collapse the entire navigation path into a single number. These metrics were: temporal distance travelled, spatial distance travelled, context boundary crossings, fractal dimension (FD) in t</w:t>
      </w:r>
      <w:r w:rsidR="0096002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for time travelled, space travelled, context boundary crossings, and lacunarity time, all pairwise comparisons were significant (p&lt;0.05) except between trials 3 and 4. For FD space, FD time, FD spacetime, lacunarity space, and lacunarity spacetime, all pairwise comparisons were significant (p&lt;0.05).</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AA15F8" w:rsidRDefault="00AA15F8"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AA15F8" w:rsidRDefault="00AA15F8"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52DCDD1A" w:rsidR="00960029" w:rsidRDefault="00960029" w:rsidP="00AA15F8">
      <w:pPr>
        <w:spacing w:line="360" w:lineRule="auto"/>
      </w:pPr>
      <w:r>
        <w:t>A repeated measure ANOVA was used to analyze the Kendall Tau and Contiguity distances of the 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1, 2, 3, 4, 5 in the implied temporal order of the simulation)</w:t>
      </w:r>
      <w:r>
        <w:t xml:space="preserve">. Participants started near the random point (with a slight positive bias) and trended </w:t>
      </w:r>
      <w:r>
        <w:lastRenderedPageBreak/>
        <w:t xml:space="preserve">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AA15F8" w:rsidRDefault="00AA15F8"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AA15F8" w:rsidRDefault="00AA15F8"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5E9895BC"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red dots are individual participants.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xml:space="preserve">, not only is the population trending towards the hypothesized “forward” point, but the population is trending away from the high probability region associated with random permutations. However, individual differences remain, and some individual’s exploration order never deviates substantially from random. This variability in exploration 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3AF1C33B" w:rsidR="00700F34" w:rsidRDefault="005C3B70" w:rsidP="005041D4">
      <w:pPr>
        <w:rPr>
          <w:rStyle w:val="IntenseEmphasis"/>
          <w:i w:val="0"/>
          <w:iCs w:val="0"/>
        </w:rPr>
      </w:pPr>
      <w:r>
        <w:rPr>
          <w:rStyle w:val="IntenseEmphasis"/>
          <w:i w:val="0"/>
          <w:iCs w:val="0"/>
          <w:noProof/>
        </w:rPr>
        <w:lastRenderedPageBreak/>
        <w:drawing>
          <wp:inline distT="0" distB="0" distL="0" distR="0" wp14:anchorId="6647FFBF" wp14:editId="732B3792">
            <wp:extent cx="5934710" cy="2950210"/>
            <wp:effectExtent l="0" t="0" r="8890" b="2540"/>
            <wp:docPr id="246" name="Picture 246" descr="C:\Users\Kevin\Google Drive\School\Milestones\2018 - Dissertation\Dissertation\Document\Figures\order_metrics_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710" cy="2950210"/>
                    </a:xfrm>
                    <a:prstGeom prst="rect">
                      <a:avLst/>
                    </a:prstGeom>
                    <a:noFill/>
                    <a:ln>
                      <a:noFill/>
                    </a:ln>
                  </pic:spPr>
                </pic:pic>
              </a:graphicData>
            </a:graphic>
          </wp:inline>
        </w:drawing>
      </w:r>
    </w:p>
    <w:p w14:paraId="52E67278" w14:textId="2F60B6A4" w:rsidR="0032077D" w:rsidRDefault="005C3B70" w:rsidP="005041D4">
      <w:pPr>
        <w:rPr>
          <w:rStyle w:val="IntenseEmphasis"/>
          <w:i w:val="0"/>
          <w:iCs w:val="0"/>
        </w:rPr>
      </w:pPr>
      <w:r>
        <w:rPr>
          <w:noProof/>
        </w:rPr>
        <mc:AlternateContent>
          <mc:Choice Requires="wps">
            <w:drawing>
              <wp:inline distT="0" distB="0" distL="0" distR="0" wp14:anchorId="44D225B5" wp14:editId="294BB252">
                <wp:extent cx="5754370" cy="1570007"/>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70007"/>
                        </a:xfrm>
                        <a:prstGeom prst="rect">
                          <a:avLst/>
                        </a:prstGeom>
                        <a:solidFill>
                          <a:srgbClr val="FFFFFF"/>
                        </a:solidFill>
                        <a:ln w="9525">
                          <a:noFill/>
                          <a:miter lim="800000"/>
                          <a:headEnd/>
                          <a:tailEnd/>
                        </a:ln>
                      </wps:spPr>
                      <wps:txbx>
                        <w:txbxContent>
                          <w:p w14:paraId="384763BA" w14:textId="7D199093" w:rsidR="00AA15F8" w:rsidRDefault="00AA15F8"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wps:txbx>
                      <wps:bodyPr rot="0" vert="horz" wrap="square" lIns="91440" tIns="45720" rIns="91440" bIns="45720" anchor="t" anchorCtr="0">
                        <a:noAutofit/>
                      </wps:bodyPr>
                    </wps:wsp>
                  </a:graphicData>
                </a:graphic>
              </wp:inline>
            </w:drawing>
          </mc:Choice>
          <mc:Fallback>
            <w:pict>
              <v:shape w14:anchorId="44D225B5" id="_x0000_s1049" type="#_x0000_t202" style="width:453.1pt;height:12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" stroked="f">
                <v:textbox>
                  <w:txbxContent>
                    <w:p w14:paraId="384763BA" w14:textId="7D199093" w:rsidR="00AA15F8" w:rsidRDefault="00AA15F8" w:rsidP="005C3B70">
                      <w:r>
                        <w:rPr>
                          <w:b/>
                        </w:rPr>
                        <w:t>Figure 4.7</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red/square dots represent individual participants on each trial. Note that participants can both be on the same dot, and as a result, the distribution of these dots should be viewed, rather than the precise number of them. Note that despite the group average trending towards the front dot (1.0, 0.0, associated with the “forward” exploration order), there is still significant variability in performance on these measures.</w:t>
                      </w:r>
                    </w:p>
                  </w:txbxContent>
                </v:textbox>
                <w10:anchorlock/>
              </v:shape>
            </w:pict>
          </mc:Fallback>
        </mc:AlternateContent>
      </w:r>
    </w:p>
    <w:p w14:paraId="5D5974F6" w14:textId="449DAB1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42380998" w14:textId="0FEF8C2A" w:rsidR="003E19B9" w:rsidRDefault="006162C9" w:rsidP="00AA15F8">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p w14:paraId="73E0DBB4" w14:textId="77777777" w:rsidR="003E19B9" w:rsidRDefault="003E19B9">
      <w:r>
        <w:br w:type="page"/>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lastRenderedPageBreak/>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AA15F8" w:rsidRDefault="00AA15F8"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0"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QcEUWiQCAAAlBAAADgAAAAAAAAAAAAAAAAAuAgAAZHJzL2Uyb0RvYy54bWxQ&#10;SwECLQAUAAYACAAAACEAkVJ8tdoAAAAFAQAADwAAAAAAAAAAAAAAAAB+BAAAZHJzL2Rvd25yZXYu&#10;eG1sUEsFBgAAAAAEAAQA8wAAAIUFAAAAAA==&#10;" stroked="f">
                <v:textbox>
                  <w:txbxContent>
                    <w:p w14:paraId="5BDD59CF" w14:textId="1C528B38" w:rsidR="00AA15F8" w:rsidRDefault="00AA15F8"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22F94394" w:rsidR="00074733" w:rsidRDefault="00074733" w:rsidP="00AA15F8">
      <w:pPr>
        <w:spacing w:line="360" w:lineRule="auto"/>
      </w:pPr>
      <w:r>
        <w:t>Note that no interactions were tested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750336DB" w14:textId="58134B0C" w:rsidR="00074733" w:rsidRDefault="00E54683" w:rsidP="00AA15F8">
      <w:pPr>
        <w:spacing w:line="360" w:lineRule="auto"/>
      </w:pPr>
      <w:r>
        <w:t xml:space="preserve">When comparing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295374">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654CC26" w14:textId="61C40D85" w:rsidR="006936F0" w:rsidRDefault="006936F0" w:rsidP="00AA15F8">
      <w:pPr>
        <w:spacing w:line="360" w:lineRule="auto"/>
      </w:pPr>
      <w:r>
        <w:lastRenderedPageBreak/>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fractal dimension in space (p=0.02, </w:t>
      </w:r>
      <w:r w:rsidRPr="006936F0">
        <w:t>β</w:t>
      </w:r>
      <w:r>
        <w:t>=</w:t>
      </w:r>
      <w:r w:rsidR="00E01F04">
        <w:t>-0.46</w:t>
      </w:r>
      <w:r>
        <w:t xml:space="preserve">), lacunarity in space (p=0.008, </w:t>
      </w:r>
      <w:r w:rsidRPr="006936F0">
        <w:t>β</w:t>
      </w:r>
      <w:r>
        <w:t>=</w:t>
      </w:r>
      <w:r w:rsidR="00E01F04">
        <w:t>-0.94</w:t>
      </w:r>
      <w:r>
        <w:t>), and l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 while faster reductions in temporal relational memory errors related to faster reduction in spatiotemporal systematicity. </w:t>
      </w:r>
      <w:r w:rsidR="00807041">
        <w:t>It is interesting to note that none of the measures of temporal-only exploration related to temporal relational memory. T</w:t>
      </w:r>
      <w:r w:rsidR="00E01F04">
        <w:t>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exploration).</w:t>
      </w:r>
    </w:p>
    <w:p w14:paraId="35FE9879" w14:textId="530EF14F"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23E63578" w14:textId="4981B25B"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w:t>
      </w:r>
      <w:r w:rsidR="007B21AE">
        <w:lastRenderedPageBreak/>
        <w:t xml:space="preserve">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0.12). Note that the directionality of all beta values in this list is the same. Thus, more rapid increases in contiguity across trials is related to more rapid improvement in temporal, relational, and contextual memory measures (specifically context memory errors involving across-context information).</w:t>
      </w:r>
    </w:p>
    <w:p w14:paraId="277AD6F8" w14:textId="75C7A6CB" w:rsidR="00295374" w:rsidRDefault="004C2159" w:rsidP="00AA15F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t>.</w:t>
      </w:r>
    </w:p>
    <w:p w14:paraId="4C0565BF" w14:textId="77777777" w:rsidR="00295374" w:rsidRDefault="00295374" w:rsidP="005C3B70"/>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AA15F8" w:rsidRDefault="00AA15F8"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1"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TH9DaSQCAAAlBAAADgAAAAAAAAAAAAAAAAAuAgAAZHJzL2Uyb0RvYy54bWxQ&#10;SwECLQAUAAYACAAAACEAfgzn29oAAAAEAQAADwAAAAAAAAAAAAAAAAB+BAAAZHJzL2Rvd25yZXYu&#10;eG1sUEsFBgAAAAAEAAQA8wAAAIUFAAAAAA==&#10;" stroked="f">
                <v:textbox>
                  <w:txbxContent>
                    <w:p w14:paraId="0AB12652" w14:textId="25480FAE" w:rsidR="00AA15F8" w:rsidRDefault="00AA15F8" w:rsidP="00031BF8">
                      <w:r>
                        <w:rPr>
                          <w:b/>
                        </w:rPr>
                        <w:t>Table 4.3</w:t>
                      </w:r>
                      <w:r>
                        <w:t>: Summary of Hierarchical Linear Modeling Relationships between study and test variables.</w:t>
                      </w:r>
                    </w:p>
                  </w:txbxContent>
                </v:textbox>
                <w10:anchorlock/>
              </v:shape>
            </w:pict>
          </mc:Fallback>
        </mc:AlternateContent>
      </w:r>
    </w:p>
    <w:p w14:paraId="5E483A6B" w14:textId="0F401D7C"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960029">
        <w:rPr>
          <w:rStyle w:val="IntenseEmphasis"/>
          <w:i w:val="0"/>
          <w:iCs w:val="0"/>
          <w:color w:val="6E6E6E" w:themeColor="accent1" w:themeShade="7F"/>
        </w:rPr>
        <w:t>Last</w:t>
      </w:r>
      <w:r>
        <w:rPr>
          <w:rStyle w:val="IntenseEmphasis"/>
          <w:i w:val="0"/>
          <w:iCs w:val="0"/>
          <w:color w:val="6E6E6E" w:themeColor="accent1" w:themeShade="7F"/>
        </w:rPr>
        <w:t xml:space="preserve"> Trial Direct Relationships</w:t>
      </w:r>
    </w:p>
    <w:p w14:paraId="7C66483B" w14:textId="6C1A8B79"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295374">
        <w:t>M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s. spacetime lacunarity)</w:t>
      </w:r>
      <w:r w:rsidR="00295374">
        <w:t>,</w:t>
      </w:r>
      <w:r>
        <w:t xml:space="preserve"> </w:t>
      </w:r>
      <w:r w:rsidR="00C71567">
        <w:t>excluding</w:t>
      </w:r>
      <w:r>
        <w:t xml:space="preserve"> spatial FD and spatial lacunarity (which were not significantly related to temporal relational memory errors on any specific trial)</w:t>
      </w:r>
      <w:r w:rsidR="00295374">
        <w:t>,</w:t>
      </w:r>
      <w:r>
        <w:t xml:space="preserve"> were also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t xml:space="preserve">. </w:t>
      </w:r>
      <w:r w:rsidR="00AC50F7">
        <w:t xml:space="preserve">Additionally, </w:t>
      </w:r>
      <w:r w:rsidR="00295374">
        <w:t>a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AA15F8">
        <w:t>.</w:t>
      </w:r>
    </w:p>
    <w:p w14:paraId="5ED643D3" w14:textId="60D98166"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3">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AA15F8" w:rsidRDefault="00AA15F8"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2"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9XJA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" stroked="f">
                <v:textbox>
                  <w:txbxContent>
                    <w:p w14:paraId="30B12E52" w14:textId="731D9644" w:rsidR="00AA15F8" w:rsidRDefault="00AA15F8"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59CE9AE7" w14:textId="5E78FE40" w:rsidR="005672AE" w:rsidRDefault="00295374" w:rsidP="00AA15F8">
      <w:pPr>
        <w:spacing w:line="360" w:lineRule="auto"/>
      </w:pPr>
      <w:r>
        <w:t>Finally</w:t>
      </w:r>
      <w:r w:rsidR="005672AE">
        <w:t>, time travel and temporal misplacement were significantly related on trials 2 and 3 (</w:t>
      </w:r>
      <w:r>
        <w:t xml:space="preserve">see </w:t>
      </w:r>
      <w:r>
        <w:rPr>
          <w:b/>
        </w:rPr>
        <w:t xml:space="preserve">Figure </w:t>
      </w:r>
      <w:r w:rsidR="00522435">
        <w:rPr>
          <w:b/>
        </w:rPr>
        <w:t>4.</w:t>
      </w:r>
      <w:r w:rsidRPr="00295374">
        <w:rPr>
          <w:b/>
        </w:rPr>
        <w:t>9</w:t>
      </w:r>
      <w:r>
        <w:t xml:space="preserve">; </w:t>
      </w:r>
      <w:r w:rsidR="005672AE" w:rsidRPr="00295374">
        <w:t>p</w:t>
      </w:r>
      <w:r w:rsidR="005672AE">
        <w:t xml:space="preserve">&lt;0.05, </w:t>
      </w:r>
      <w:r w:rsidR="00876A03">
        <w:t>r</w:t>
      </w:r>
      <w:r w:rsidR="005672AE">
        <w:t>=0.42 and 0.36).</w:t>
      </w:r>
    </w:p>
    <w:p w14:paraId="33A75E2A" w14:textId="3736D282" w:rsidR="005672AE"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7">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4D368AD6" w14:textId="53E86ADA" w:rsidR="005672AE" w:rsidRPr="00C71567" w:rsidRDefault="005672AE" w:rsidP="005041D4">
      <w:pPr>
        <w:rPr>
          <w:rStyle w:val="IntenseEmphasis"/>
          <w:i w:val="0"/>
          <w:iCs w:val="0"/>
          <w:color w:val="auto"/>
        </w:rPr>
      </w:pP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AA15F8" w:rsidRDefault="00AA15F8"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3"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yJQIAACU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" stroked="f">
                <v:textbox>
                  <w:txbxContent>
                    <w:p w14:paraId="28E8DD19" w14:textId="045C3292" w:rsidR="00AA15F8" w:rsidRDefault="00AA15F8"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40" w:name="_Toc505879093"/>
      <w:r>
        <w:rPr>
          <w:rStyle w:val="Heading1Char"/>
        </w:rPr>
        <w:t xml:space="preserve">4.4 </w:t>
      </w:r>
      <w:r w:rsidR="00563ABB" w:rsidRPr="007717E1">
        <w:rPr>
          <w:rStyle w:val="Heading1Char"/>
        </w:rPr>
        <w:t>Discussion</w:t>
      </w:r>
      <w:bookmarkEnd w:id="40"/>
    </w:p>
    <w:p w14:paraId="21804FD6" w14:textId="07017BCE" w:rsidR="00617D09" w:rsidRDefault="00617D09" w:rsidP="00AA15F8">
      <w:pPr>
        <w:spacing w:line="360" w:lineRule="auto"/>
      </w:pPr>
      <w:commentRangeStart w:id="41"/>
      <w:r>
        <w:t>&lt;Need new opener paragraph that talks about navigation in general, the basic metrics, learning, and a high-level memory-view of the chapter.&gt;</w:t>
      </w:r>
      <w:commentRangeEnd w:id="41"/>
      <w:r w:rsidR="00F1408E">
        <w:rPr>
          <w:rStyle w:val="CommentReference"/>
        </w:rPr>
        <w:commentReference w:id="41"/>
      </w:r>
    </w:p>
    <w:p w14:paraId="410EC261" w14:textId="250597B5" w:rsidR="005041D4" w:rsidRDefault="005041D4" w:rsidP="00AA15F8">
      <w:pPr>
        <w:spacing w:line="360" w:lineRule="auto"/>
      </w:pPr>
      <w:bookmarkStart w:id="42" w:name="_Hlk499057395"/>
      <w:r>
        <w:t>T</w:t>
      </w:r>
      <w:bookmarkEnd w:id="42"/>
      <w:r>
        <w:t xml:space="preserve">he current work seeks to not just to examine spatiotemporal navigation in the same way as other researchers, but it also </w:t>
      </w:r>
      <w:r w:rsidR="00F1408E">
        <w:t xml:space="preserve">shows </w:t>
      </w:r>
      <w:r>
        <w:t xml:space="preserve">a novel method of gathering early evidence </w:t>
      </w:r>
      <w:r w:rsidR="00871443">
        <w:t xml:space="preserve">that hippocampal representations of time may converge to an allocentric map of time via relational memory, hypothesizing that </w:t>
      </w:r>
      <w:r w:rsidR="00F1408E">
        <w:t xml:space="preserve">some subpopulation of </w:t>
      </w:r>
      <w:r w:rsidR="00871443">
        <w:t xml:space="preserve">“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EB50C9">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 "schema" : "https://github.com/citation-style-language/schema/raw/master/csl-citation.json" }</w:instrText>
      </w:r>
      <w:r>
        <w:fldChar w:fldCharType="separate"/>
      </w:r>
      <w:r w:rsidR="00EB50C9" w:rsidRPr="00EB50C9">
        <w:rPr>
          <w:noProof/>
        </w:rPr>
        <w:t>(B. J. Kraus et al., 2015a)</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w:t>
      </w:r>
      <w:r>
        <w:lastRenderedPageBreak/>
        <w:t xml:space="preserve">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nonspatial dimensions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EB50C9" w:rsidRPr="00EB50C9">
        <w:rPr>
          <w:noProof/>
        </w:rPr>
        <w:t>(B. J. Kraus et al., 2015a; B. Kraus et al., 2013; Naya &amp; Suzuki, 2011; Pastalkova, Itskov, Amarasingham, &amp; Buzsaki, 2008; Paz et al., 2010; Spiers, Burgess, Hartley, Vargha-Khadem, &amp; O’Keefe, 2001)</w:t>
      </w:r>
      <w:r>
        <w:fldChar w:fldCharType="end"/>
      </w:r>
      <w:r>
        <w:t>. Ultimately, these questions will have to be answered via electrophysiological evidence, but early behavioral work, like the work presented here, provide hints that this evidence exists.</w:t>
      </w:r>
      <w:r w:rsidR="00DA3D09">
        <w:t xml:space="preserve"> </w:t>
      </w:r>
      <w:r w:rsidR="00617D09">
        <w:t>Because</w:t>
      </w:r>
      <w:r w:rsidR="00DA3D09">
        <w:t xml:space="preserve"> exploration converges to</w:t>
      </w:r>
      <w:r w:rsidR="00617D09">
        <w:t>wards</w:t>
      </w:r>
      <w:r w:rsidR="00DA3D09">
        <w:t xml:space="preserve"> an allocentric temporal navigation order (rather than, say, rehearsing the initially seen ordering which occurred by chance), this suggests that this allocentric order is being used as an organizing principle for memory in the task. </w:t>
      </w:r>
    </w:p>
    <w:p w14:paraId="3E5A4540" w14:textId="1644E464" w:rsidR="00617D09" w:rsidRDefault="00617D09" w:rsidP="00AA15F8">
      <w:pPr>
        <w:spacing w:line="360" w:lineRule="auto"/>
      </w:pPr>
      <w:commentRangeStart w:id="43"/>
      <w:r>
        <w:t>&lt;Need paragraph interpreting the HLMs and trial 4 results&gt;</w:t>
      </w:r>
      <w:commentRangeEnd w:id="43"/>
      <w:r w:rsidR="00F1408E">
        <w:rPr>
          <w:rStyle w:val="CommentReference"/>
        </w:rPr>
        <w:commentReference w:id="43"/>
      </w:r>
    </w:p>
    <w:p w14:paraId="556B15A1" w14:textId="6441FB5B"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nt of the fidelity in this task, however, much of the moment-to-moment decision making in this task is currently beyond the reach of our ability to make inferences. Even in the simplest cases (such as the order of 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w:t>
      </w:r>
      <w:r w:rsidR="00617D09">
        <w:lastRenderedPageBreak/>
        <w:t xml:space="preserve">systems as points of comparison to real neural systems. Deep Learning systems (such as Asynchronous Advantage Actor-Critic, A3C models; </w:t>
      </w:r>
      <w:r w:rsidR="00617D09">
        <w:fldChar w:fldCharType="begin" w:fldLock="1"/>
      </w:r>
      <w:r w:rsidR="00617D09">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617D09">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6E43C9BE" w14:textId="73C3B21D" w:rsidR="005041D4" w:rsidRDefault="005041D4" w:rsidP="00AA15F8">
      <w:pPr>
        <w:spacing w:line="360" w:lineRule="auto"/>
      </w:pPr>
      <w:commentRangeStart w:id="44"/>
      <w:r>
        <w:t>In summary, I believe this task and the associated methods provide a unique opportunity to study navigation and information sampling in space and time to further our understanding of navigation and memory organization. Moreover, if this experimental paradigm is to be used in follow-up experiments as have been suggested throughout this document, the explor</w:t>
      </w:r>
      <w:r w:rsidR="00F92F7F">
        <w:t xml:space="preserve">atory elements suggested in this chapter </w:t>
      </w:r>
      <w:r>
        <w:t>will help us understand what aspects of navigation in the task will be good targets for further examination</w:t>
      </w:r>
      <w:r w:rsidR="00F92F7F">
        <w:t xml:space="preserve"> outside of the scope of this dissertation</w:t>
      </w:r>
      <w:r>
        <w:t xml:space="preserve">. </w:t>
      </w:r>
      <w:commentRangeEnd w:id="44"/>
      <w:r w:rsidR="00F1408E">
        <w:rPr>
          <w:rStyle w:val="CommentReference"/>
        </w:rPr>
        <w:commentReference w:id="44"/>
      </w:r>
    </w:p>
    <w:p w14:paraId="7F7FA84F" w14:textId="4994FC53" w:rsidR="00F779C4" w:rsidRDefault="007353F3" w:rsidP="00FA74FB">
      <w:pPr>
        <w:pStyle w:val="Heading1"/>
      </w:pPr>
      <w:bookmarkStart w:id="45" w:name="_Toc505879094"/>
      <w:r>
        <w:t xml:space="preserve">Chapter 5: </w:t>
      </w:r>
      <w:r w:rsidR="00F779C4">
        <w:t xml:space="preserve">General </w:t>
      </w:r>
      <w:r w:rsidR="00FA74FB">
        <w:t>Discussion</w:t>
      </w:r>
      <w:bookmarkEnd w:id="45"/>
    </w:p>
    <w:p w14:paraId="2A9AE94B" w14:textId="3072E7E8" w:rsidR="00F779C4" w:rsidRDefault="007353F3" w:rsidP="00F779C4">
      <w:pPr>
        <w:pStyle w:val="Heading2"/>
      </w:pPr>
      <w:bookmarkStart w:id="46" w:name="_Toc505879095"/>
      <w:r>
        <w:t xml:space="preserve">5.1 </w:t>
      </w:r>
      <w:r w:rsidR="00F779C4">
        <w:t>Summary of Results</w:t>
      </w:r>
      <w:bookmarkEnd w:id="46"/>
    </w:p>
    <w:p w14:paraId="54D9C45C" w14:textId="5F050C98" w:rsidR="00566C24" w:rsidRDefault="00566C24" w:rsidP="00AA15F8">
      <w:pPr>
        <w:spacing w:line="360" w:lineRule="auto"/>
      </w:pPr>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w:t>
      </w:r>
      <w:r>
        <w:lastRenderedPageBreak/>
        <w:t xml:space="preserve">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EE64EF">
        <w:t xml:space="preserve">Moreover, changes in the complexity and systematicity of exploration are 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0772D58E" w:rsidR="00566C24" w:rsidRDefault="00566C24" w:rsidP="00AA15F8">
      <w:pPr>
        <w:spacing w:line="360" w:lineRule="auto"/>
      </w:pPr>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t>
      </w:r>
      <w:r>
        <w:lastRenderedPageBreak/>
        <w:t xml:space="preserve">which multiple identities are systematically swapped/cycled amongst different positions. Although 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E20B991"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EB50C9">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w:t>
      </w:r>
      <w:r>
        <w:lastRenderedPageBreak/>
        <w:t>influence of contextual information is likely not due to an error per se, but it reflects an organizational principle guiding memory.</w:t>
      </w:r>
    </w:p>
    <w:p w14:paraId="3148C76A" w14:textId="2A26D27C" w:rsidR="00566C24" w:rsidRDefault="00566C24" w:rsidP="00AA15F8">
      <w:pPr>
        <w:spacing w:line="360" w:lineRule="auto"/>
      </w:pPr>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differences in exploration behavior </w:t>
      </w:r>
      <w:r w:rsidR="00EE64EF">
        <w:t xml:space="preserve">(and changes in exploration behavior across trials) relate to </w:t>
      </w:r>
      <w:r>
        <w:t xml:space="preserve">differences in test time performance. </w:t>
      </w:r>
      <w:commentRangeStart w:id="47"/>
      <w:r>
        <w:t xml:space="preserve">This chapter is currently incomplete (though the data has been collected), but several analyses are suggested based on prior work in spatial navigation </w:t>
      </w:r>
      <w:r>
        <w:fldChar w:fldCharType="begin" w:fldLock="1"/>
      </w:r>
      <w:r w:rsidR="00EB50C9">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t xml:space="preserve"> and some predictions are made based on work in space and time representations in the hippocampus </w:t>
      </w:r>
      <w:r>
        <w:fldChar w:fldCharType="begin" w:fldLock="1"/>
      </w:r>
      <w:r w:rsidR="00EB50C9">
        <w:instrText>ADDIN CSL_CITATION { "citationItems" : [ { "id" : "ITEM-1", "itemData" : { "DOI" : "10.1016/j.cobeha.2017.06.010", "ISSN" : "23521546", "author" : [ { "dropping-particle" : "", "family" : "Eichenbaum", "given" : "Howard", "non-dropping-particle" : "", "parse-names" : false, "suffix" : "" } ], "container-title" : "Current Opinion in Behavioral Sciences", "id" : "ITEM-1", "issued" : { "date-parts" : [ [ "2017" ] ] }, "page" : "65-70", "publisher" : "Elsevier Ltd", "title" : "Time (and space) in the hippocampus", "type" : "article-journal", "volume" : "17" }, "uris" : [ "http://www.mendeley.com/documents/?uuid=a2a1e321-ded3-4d4d-a25b-ae3d8d914c8e" ] } ], "mendeley" : { "formattedCitation" : "(Howard Eichenbaum, 2017d)", "plainTextFormattedCitation" : "(Howard Eichenbaum, 2017d)", "previouslyFormattedCitation" : "(Howard Eichenbaum, 2017d)" }, "properties" : {  }, "schema" : "https://github.com/citation-style-language/schema/raw/master/csl-citation.json" }</w:instrText>
      </w:r>
      <w:r>
        <w:fldChar w:fldCharType="separate"/>
      </w:r>
      <w:r w:rsidR="007B454C" w:rsidRPr="007B454C">
        <w:rPr>
          <w:noProof/>
        </w:rPr>
        <w:t>(Howard Eichenbaum, 2017d)</w:t>
      </w:r>
      <w:r>
        <w:fldChar w:fldCharType="end"/>
      </w:r>
      <w:r>
        <w:t xml:space="preserve">. Moreover, analyses of the order information contained within navigation and reconstruction are suggested which might reveal whether an allocentric form of navigation is present for temporal navigation in much the same way as spatial navigation. This would, therefore, make the prediction that “time” cells in the hippocampu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commentRangeEnd w:id="47"/>
      <w:r w:rsidR="00EE64EF">
        <w:rPr>
          <w:rStyle w:val="CommentReference"/>
        </w:rPr>
        <w:commentReference w:id="47"/>
      </w:r>
    </w:p>
    <w:p w14:paraId="12AC5D13" w14:textId="0ADBED55" w:rsidR="00F779C4" w:rsidRDefault="007353F3" w:rsidP="00F779C4">
      <w:pPr>
        <w:pStyle w:val="Heading2"/>
      </w:pPr>
      <w:bookmarkStart w:id="48" w:name="_Toc505879096"/>
      <w:r>
        <w:t xml:space="preserve">5.2 </w:t>
      </w:r>
      <w:r w:rsidR="00F779C4">
        <w:t>Separable vs. Separate Hippocampal Representations</w:t>
      </w:r>
      <w:bookmarkEnd w:id="48"/>
    </w:p>
    <w:p w14:paraId="79E8AB72" w14:textId="3D327E87" w:rsidR="00566C24" w:rsidRPr="00F364A7" w:rsidRDefault="00566C24" w:rsidP="00AA15F8">
      <w:pPr>
        <w:spacing w:line="360" w:lineRule="auto"/>
      </w:pPr>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w:t>
      </w:r>
      <w:r>
        <w:lastRenderedPageBreak/>
        <w:t>space should fire together. However, if temporal or spatial information were biased in some way (via attention, task manipulation, reward</w:t>
      </w:r>
      <w:bookmarkStart w:id="49" w:name="_GoBack"/>
      <w:bookmarkEnd w:id="49"/>
      <w:r>
        <w:t xml:space="preserve">,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r>
        <w:fldChar w:fldCharType="begin" w:fldLock="1"/>
      </w:r>
      <w:r w:rsidR="00EB50C9">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 "schema" : "https://github.com/citation-style-language/schema/raw/master/csl-citation.json" }</w:instrText>
      </w:r>
      <w:r>
        <w:fldChar w:fldCharType="separate"/>
      </w:r>
      <w:r w:rsidR="00EB50C9" w:rsidRPr="00EB50C9">
        <w:rPr>
          <w:noProof/>
        </w:rPr>
        <w:t>(B. J. Kraus et al., 2015b)</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5E1D3524" w:rsidR="00F779C4" w:rsidRDefault="007353F3" w:rsidP="00F779C4">
      <w:pPr>
        <w:pStyle w:val="Heading2"/>
      </w:pPr>
      <w:bookmarkStart w:id="50" w:name="_Toc505879097"/>
      <w:r>
        <w:t>5.</w:t>
      </w:r>
      <w:r w:rsidR="007246BD">
        <w:t>3</w:t>
      </w:r>
      <w:r>
        <w:t xml:space="preserve"> </w:t>
      </w:r>
      <w:r w:rsidR="00F779C4">
        <w:t>Behavioral Inference, Sampling, and Task Richness</w:t>
      </w:r>
      <w:bookmarkEnd w:id="50"/>
    </w:p>
    <w:p w14:paraId="0A44E8B3" w14:textId="01EF9DE7"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w:t>
      </w:r>
      <w:r w:rsidR="00566C24">
        <w:lastRenderedPageBreak/>
        <w:t>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5167071C" w:rsidR="00566C24" w:rsidRDefault="00566C24" w:rsidP="00AA15F8">
      <w:pPr>
        <w:spacing w:line="360" w:lineRule="auto"/>
      </w:pPr>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EB50C9">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62380F3E" w:rsidR="007246BD" w:rsidRDefault="007246BD" w:rsidP="007246BD">
      <w:pPr>
        <w:pStyle w:val="Heading2"/>
      </w:pPr>
      <w:bookmarkStart w:id="51" w:name="_Toc505879098"/>
      <w:r>
        <w:t xml:space="preserve">5.4 </w:t>
      </w:r>
      <w:bookmarkStart w:id="52" w:name="_Toc497156055"/>
      <w:r>
        <w:t>Artificial Intelligence and Spatial Reconstructions</w:t>
      </w:r>
      <w:bookmarkEnd w:id="51"/>
      <w:bookmarkEnd w:id="52"/>
    </w:p>
    <w:p w14:paraId="1DB6893F" w14:textId="12A58C9F"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EB50C9">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w:t>
      </w:r>
      <w:r>
        <w:lastRenderedPageBreak/>
        <w:t xml:space="preserve">reconstruction. Some recent work has shown networks which can be trained to understand spatial relational information </w:t>
      </w:r>
      <w:r>
        <w:fldChar w:fldCharType="begin" w:fldLock="1"/>
      </w:r>
      <w:r w:rsidR="00EB50C9">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EB50C9">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49A343DE" w:rsidR="00F779C4" w:rsidRDefault="007353F3" w:rsidP="00F779C4">
      <w:pPr>
        <w:pStyle w:val="Heading2"/>
      </w:pPr>
      <w:bookmarkStart w:id="53" w:name="_Toc505879099"/>
      <w:r>
        <w:t xml:space="preserve">5.5 </w:t>
      </w:r>
      <w:r w:rsidR="00F779C4">
        <w:t>Conclusion</w:t>
      </w:r>
      <w:bookmarkEnd w:id="53"/>
    </w:p>
    <w:p w14:paraId="10C72FB6" w14:textId="53CBF79F" w:rsidR="007530E0" w:rsidRDefault="00566C24" w:rsidP="00AA15F8">
      <w:pPr>
        <w:spacing w:line="360" w:lineRule="auto"/>
      </w:pPr>
      <w:r>
        <w:t xml:space="preserve">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w:t>
      </w:r>
      <w:r w:rsidR="00EE64EF">
        <w:t>relate to</w:t>
      </w:r>
      <w:r>
        <w:t xml:space="preserve"> later performance and relational or contextual memory errors. </w:t>
      </w:r>
      <w:commentRangeStart w:id="54"/>
      <w:r w:rsidR="00EE64EF">
        <w:t xml:space="preserve">Critically, changes in the complexity and systematicity of exploration and navigation relate to changes in relational memory performances, emphasizing the critical interplay between these functions. </w:t>
      </w:r>
      <w:commentRangeEnd w:id="54"/>
      <w:r w:rsidR="008170ED">
        <w:rPr>
          <w:rStyle w:val="CommentReference"/>
        </w:rPr>
        <w:commentReference w:id="54"/>
      </w:r>
      <w:r>
        <w:t xml:space="preserve">This same navigation </w:t>
      </w:r>
      <w:r>
        <w:lastRenderedPageBreak/>
        <w:t>behavior provide</w:t>
      </w:r>
      <w:r w:rsidR="00EE64EF">
        <w:t>s</w:t>
      </w:r>
      <w:r>
        <w:t xml:space="preserve"> hints </w:t>
      </w:r>
      <w:r w:rsidR="00EE64EF">
        <w:t xml:space="preserve">that </w:t>
      </w:r>
      <w:r>
        <w:t xml:space="preserve">temporal representations in the hippocampus </w:t>
      </w:r>
      <w:r w:rsidR="00EE64EF">
        <w:t xml:space="preserve">may often be </w:t>
      </w:r>
      <w:r>
        <w:t>allocentric in nature</w:t>
      </w:r>
      <w:r w:rsidR="00EE64EF">
        <w:t xml:space="preserve"> when task demands require it</w:t>
      </w:r>
      <w:r>
        <w:t>, with navigation tending towards an allocentric perspective (i.e. exploring a timeline in an A</w:t>
      </w:r>
      <w:r>
        <w:sym w:font="Wingdings" w:char="F0E0"/>
      </w:r>
      <w:r>
        <w:t>B</w:t>
      </w:r>
      <w:r>
        <w:sym w:font="Wingdings" w:char="F0E0"/>
      </w:r>
      <w:r>
        <w:t xml:space="preserve">C order rather than an egocentric order based on when particular events happen to be seen). </w:t>
      </w:r>
      <w:commentRangeStart w:id="55"/>
      <w:r>
        <w:t>The richness of Spatiotemporal Navigation and Reconstruction has provided (and will likely to continue to provide) interesting findings on the interplay between navigation in space, navigation in time and how these ultimately may relate to navigation in memory.</w:t>
      </w:r>
      <w:commentRangeEnd w:id="55"/>
      <w:r w:rsidR="008170ED">
        <w:rPr>
          <w:rStyle w:val="CommentReference"/>
        </w:rPr>
        <w:commentReference w:id="55"/>
      </w:r>
      <w:r w:rsidR="007530E0">
        <w:br w:type="page"/>
      </w:r>
    </w:p>
    <w:p w14:paraId="1F63A676" w14:textId="7F073F27" w:rsidR="007530E0" w:rsidRDefault="007530E0" w:rsidP="007530E0">
      <w:pPr>
        <w:pStyle w:val="Heading1"/>
      </w:pPr>
      <w:bookmarkStart w:id="56" w:name="_Toc505879100"/>
      <w:r>
        <w:lastRenderedPageBreak/>
        <w:t>References</w:t>
      </w:r>
      <w:bookmarkEnd w:id="56"/>
    </w:p>
    <w:p w14:paraId="71BA5AAF" w14:textId="0B2CF365" w:rsidR="00EB50C9" w:rsidRPr="00EB50C9" w:rsidRDefault="00015541" w:rsidP="00EB50C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50C9" w:rsidRPr="00EB50C9">
        <w:rPr>
          <w:rFonts w:ascii="Calibri" w:hAnsi="Calibri" w:cs="Calibri"/>
          <w:noProof/>
          <w:szCs w:val="24"/>
        </w:rPr>
        <w:t xml:space="preserve">Abbott, E. A. (1884). </w:t>
      </w:r>
      <w:r w:rsidR="00EB50C9" w:rsidRPr="00EB50C9">
        <w:rPr>
          <w:rFonts w:ascii="Calibri" w:hAnsi="Calibri" w:cs="Calibri"/>
          <w:i/>
          <w:iCs/>
          <w:noProof/>
          <w:szCs w:val="24"/>
        </w:rPr>
        <w:t>Flatland: A Romance in Multiple Dimensions</w:t>
      </w:r>
      <w:r w:rsidR="00EB50C9" w:rsidRPr="00EB50C9">
        <w:rPr>
          <w:rFonts w:ascii="Calibri" w:hAnsi="Calibri" w:cs="Calibri"/>
          <w:noProof/>
          <w:szCs w:val="24"/>
        </w:rPr>
        <w:t>. New York: Dover Thrift.</w:t>
      </w:r>
    </w:p>
    <w:p w14:paraId="1535EE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ggleton, J. P., &amp; Brown, M. W. (1999). Episodic memory, amnesia, and the hippocampal-anterior thalamic axis. </w:t>
      </w:r>
      <w:r w:rsidRPr="00EB50C9">
        <w:rPr>
          <w:rFonts w:ascii="Calibri" w:hAnsi="Calibri" w:cs="Calibri"/>
          <w:i/>
          <w:iCs/>
          <w:noProof/>
          <w:szCs w:val="24"/>
        </w:rPr>
        <w:t>The Behavioral and Brain Science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3), 425-44-89. Retrieved from http://www.ncbi.nlm.nih.gov/pubmed/11301518</w:t>
      </w:r>
    </w:p>
    <w:p w14:paraId="510A7E6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kadi, O. S., &amp; Watson, D. (2008). Texture Analysis of Aggressive and Nonaggressive Lung Tumor CE CT Images, </w:t>
      </w:r>
      <w:r w:rsidRPr="00EB50C9">
        <w:rPr>
          <w:rFonts w:ascii="Calibri" w:hAnsi="Calibri" w:cs="Calibri"/>
          <w:i/>
          <w:iCs/>
          <w:noProof/>
          <w:szCs w:val="24"/>
        </w:rPr>
        <w:t>55</w:t>
      </w:r>
      <w:r w:rsidRPr="00EB50C9">
        <w:rPr>
          <w:rFonts w:ascii="Calibri" w:hAnsi="Calibri" w:cs="Calibri"/>
          <w:noProof/>
          <w:szCs w:val="24"/>
        </w:rPr>
        <w:t>(7), 1822–1830. http://doi.org/10.1109/TBME.2008.919735</w:t>
      </w:r>
    </w:p>
    <w:p w14:paraId="1A9F5B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len, J. S., Tranel, D., Bruss, J., &amp; Damasio, H. (2006). Correlations between Regional Brain Volumes and Memory Performance in Anoxia. </w:t>
      </w:r>
      <w:r w:rsidRPr="00EB50C9">
        <w:rPr>
          <w:rFonts w:ascii="Calibri" w:hAnsi="Calibri" w:cs="Calibri"/>
          <w:i/>
          <w:iCs/>
          <w:noProof/>
          <w:szCs w:val="24"/>
        </w:rPr>
        <w:t>Journal of Clinical and Experimental Neuropsychology</w:t>
      </w:r>
      <w:r w:rsidRPr="00EB50C9">
        <w:rPr>
          <w:rFonts w:ascii="Calibri" w:hAnsi="Calibri" w:cs="Calibri"/>
          <w:noProof/>
          <w:szCs w:val="24"/>
        </w:rPr>
        <w:t xml:space="preserve">, </w:t>
      </w:r>
      <w:r w:rsidRPr="00EB50C9">
        <w:rPr>
          <w:rFonts w:ascii="Calibri" w:hAnsi="Calibri" w:cs="Calibri"/>
          <w:i/>
          <w:iCs/>
          <w:noProof/>
          <w:szCs w:val="24"/>
        </w:rPr>
        <w:t>28</w:t>
      </w:r>
      <w:r w:rsidRPr="00EB50C9">
        <w:rPr>
          <w:rFonts w:ascii="Calibri" w:hAnsi="Calibri" w:cs="Calibri"/>
          <w:noProof/>
          <w:szCs w:val="24"/>
        </w:rPr>
        <w:t>(4), 457–476. http://doi.org/10.1080/13803390590949287</w:t>
      </w:r>
    </w:p>
    <w:p w14:paraId="6E74FFA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llen, R. J., Vargha-Khadem, F., &amp; Baddeley, A. D. (2014). Item-location binding in working memory: Is it hippocampus-dependent?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59</w:t>
      </w:r>
      <w:r w:rsidRPr="00EB50C9">
        <w:rPr>
          <w:rFonts w:ascii="Calibri" w:hAnsi="Calibri" w:cs="Calibri"/>
          <w:noProof/>
          <w:szCs w:val="24"/>
        </w:rPr>
        <w:t>(1), 74–84. http://doi.org/10.1016/j.neuropsychologia.2014.04.013</w:t>
      </w:r>
    </w:p>
    <w:p w14:paraId="198176A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132</w:t>
      </w:r>
      <w:r w:rsidRPr="00EB50C9">
        <w:rPr>
          <w:rFonts w:ascii="Calibri" w:hAnsi="Calibri" w:cs="Calibri"/>
          <w:noProof/>
          <w:szCs w:val="24"/>
        </w:rPr>
        <w:t>(1), 77–84. http://doi.org/10.1016/S0166-4328(01)00399-0</w:t>
      </w:r>
    </w:p>
    <w:p w14:paraId="16B1A03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anta Lavenex, P. A., Colombo, F., Ribordy Lambert, F., &amp; Lavenex, P. (2014). The human hippocampus beyond the cognitive map: evidence from a densely amnesic patient.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8</w:t>
      </w:r>
      <w:r w:rsidRPr="00EB50C9">
        <w:rPr>
          <w:rFonts w:ascii="Calibri" w:hAnsi="Calibri" w:cs="Calibri"/>
          <w:noProof/>
          <w:szCs w:val="24"/>
        </w:rPr>
        <w:t>. http://doi.org/10.3389/fnhum.2014.00711</w:t>
      </w:r>
    </w:p>
    <w:p w14:paraId="375D072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28</w:t>
      </w:r>
      <w:r w:rsidRPr="00EB50C9">
        <w:rPr>
          <w:rFonts w:ascii="Calibri" w:hAnsi="Calibri" w:cs="Calibri"/>
          <w:noProof/>
          <w:szCs w:val="24"/>
        </w:rPr>
        <w:t>(5984), 1412–1415. http://doi.org/10.1126/science.1188160</w:t>
      </w:r>
    </w:p>
    <w:p w14:paraId="06E7FF1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esi, P. J., &amp; Mckay, N. D. (1991). A Method for Registration of 3-D Shapes 1 Introduction 2 Literature Review. In </w:t>
      </w:r>
      <w:r w:rsidRPr="00EB50C9">
        <w:rPr>
          <w:rFonts w:ascii="Calibri" w:hAnsi="Calibri" w:cs="Calibri"/>
          <w:i/>
          <w:iCs/>
          <w:noProof/>
          <w:szCs w:val="24"/>
        </w:rPr>
        <w:t>SPIE Vol. 1611 Sensor Fusion IV</w:t>
      </w:r>
      <w:r w:rsidRPr="00EB50C9">
        <w:rPr>
          <w:rFonts w:ascii="Calibri" w:hAnsi="Calibri" w:cs="Calibri"/>
          <w:noProof/>
          <w:szCs w:val="24"/>
        </w:rPr>
        <w:t xml:space="preserve"> (Vol. 1611, pp. 586–606). http://doi.org/10.1117/12.57955</w:t>
      </w:r>
    </w:p>
    <w:p w14:paraId="0D32F23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irch, A., Osborne, M., &amp; Blunsom, P. (2010). Metrics for MT evaluation: evaluating reordering. </w:t>
      </w:r>
      <w:r w:rsidRPr="00EB50C9">
        <w:rPr>
          <w:rFonts w:ascii="Calibri" w:hAnsi="Calibri" w:cs="Calibri"/>
          <w:i/>
          <w:iCs/>
          <w:noProof/>
          <w:szCs w:val="24"/>
        </w:rPr>
        <w:t>Machine Translation</w:t>
      </w:r>
      <w:r w:rsidRPr="00EB50C9">
        <w:rPr>
          <w:rFonts w:ascii="Calibri" w:hAnsi="Calibri" w:cs="Calibri"/>
          <w:noProof/>
          <w:szCs w:val="24"/>
        </w:rPr>
        <w:t xml:space="preserve">, </w:t>
      </w:r>
      <w:r w:rsidRPr="00EB50C9">
        <w:rPr>
          <w:rFonts w:ascii="Calibri" w:hAnsi="Calibri" w:cs="Calibri"/>
          <w:i/>
          <w:iCs/>
          <w:noProof/>
          <w:szCs w:val="24"/>
        </w:rPr>
        <w:t>24</w:t>
      </w:r>
      <w:r w:rsidRPr="00EB50C9">
        <w:rPr>
          <w:rFonts w:ascii="Calibri" w:hAnsi="Calibri" w:cs="Calibri"/>
          <w:noProof/>
          <w:szCs w:val="24"/>
        </w:rPr>
        <w:t>(1), 15–26. http://doi.org/10.1007/s10590-009-9066-5</w:t>
      </w:r>
    </w:p>
    <w:p w14:paraId="768343C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onham-Carter, O., Steele, J., &amp; Bastola, D. (2014). Alignment-free genetic sequence comparisons: a review of recent approaches by word analysis. </w:t>
      </w:r>
      <w:r w:rsidRPr="00EB50C9">
        <w:rPr>
          <w:rFonts w:ascii="Calibri" w:hAnsi="Calibri" w:cs="Calibri"/>
          <w:i/>
          <w:iCs/>
          <w:noProof/>
          <w:szCs w:val="24"/>
        </w:rPr>
        <w:t>Briefings in Bioinformatic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6), 890–905. http://doi.org/10.1093/bib/bbt052</w:t>
      </w:r>
    </w:p>
    <w:p w14:paraId="24CB352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rodeur, M. B., Guérard, K., &amp; Bouras, M. (2014). Bank of Standardized Stimuli (BOSS) Phase II: 930 New Normative Photos. </w:t>
      </w:r>
      <w:r w:rsidRPr="00EB50C9">
        <w:rPr>
          <w:rFonts w:ascii="Calibri" w:hAnsi="Calibri" w:cs="Calibri"/>
          <w:i/>
          <w:iCs/>
          <w:noProof/>
          <w:szCs w:val="24"/>
        </w:rPr>
        <w:t>PLoS ONE</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9), e106953. http://doi.org/10.1371/journal.pone.0106953</w:t>
      </w:r>
    </w:p>
    <w:p w14:paraId="22C304B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chanan, T. W., Tranel, D., &amp; Adolphs, R. (2005). Emotional Autobiographical Memories in Amnesic Patients with Medial Temporal Lobe Damage. </w:t>
      </w:r>
      <w:r w:rsidRPr="00EB50C9">
        <w:rPr>
          <w:rFonts w:ascii="Calibri" w:hAnsi="Calibri" w:cs="Calibri"/>
          <w:i/>
          <w:iCs/>
          <w:noProof/>
          <w:szCs w:val="24"/>
        </w:rPr>
        <w:t>The Journal of Neuroscience</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12), 3151–3160. http://doi.org/10.1523/JNEUROSCI.4735-04.2005</w:t>
      </w:r>
    </w:p>
    <w:p w14:paraId="2E97C6E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nsey, M., &amp; Eichenbaum, H. (1993). Critical role of the parahippocampal region for paired-associate learning in rats.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07</w:t>
      </w:r>
      <w:r w:rsidRPr="00EB50C9">
        <w:rPr>
          <w:rFonts w:ascii="Calibri" w:hAnsi="Calibri" w:cs="Calibri"/>
          <w:noProof/>
          <w:szCs w:val="24"/>
        </w:rPr>
        <w:t>(5), 740–7. Retrieved from http://www.ncbi.nlm.nih.gov/pubmed/8280384</w:t>
      </w:r>
    </w:p>
    <w:p w14:paraId="0FB571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rkard, R., Dell’Amico, M., &amp; Martello, S. (2012). </w:t>
      </w:r>
      <w:r w:rsidRPr="00EB50C9">
        <w:rPr>
          <w:rFonts w:ascii="Calibri" w:hAnsi="Calibri" w:cs="Calibri"/>
          <w:i/>
          <w:iCs/>
          <w:noProof/>
          <w:szCs w:val="24"/>
        </w:rPr>
        <w:t>Assignment Problems</w:t>
      </w:r>
      <w:r w:rsidRPr="00EB50C9">
        <w:rPr>
          <w:rFonts w:ascii="Calibri" w:hAnsi="Calibri" w:cs="Calibri"/>
          <w:noProof/>
          <w:szCs w:val="24"/>
        </w:rPr>
        <w:t xml:space="preserve">. Society for Industrial and </w:t>
      </w:r>
      <w:r w:rsidRPr="00EB50C9">
        <w:rPr>
          <w:rFonts w:ascii="Calibri" w:hAnsi="Calibri" w:cs="Calibri"/>
          <w:noProof/>
          <w:szCs w:val="24"/>
        </w:rPr>
        <w:lastRenderedPageBreak/>
        <w:t>Applied Mathematics. http://doi.org/10.1137/1.9781611972238</w:t>
      </w:r>
    </w:p>
    <w:p w14:paraId="3ED57A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Buzsáki, G. (2005). Theta rhythm of navigation: Link between path integration and landmark navigation, episodic and semantic memory.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7), 827–840. http://doi.org/10.1002/hipo.20113</w:t>
      </w:r>
    </w:p>
    <w:p w14:paraId="1EC90C6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arlsson, G. (2009). </w:t>
      </w:r>
      <w:r w:rsidRPr="00EB50C9">
        <w:rPr>
          <w:rFonts w:ascii="Calibri" w:hAnsi="Calibri" w:cs="Calibri"/>
          <w:i/>
          <w:iCs/>
          <w:noProof/>
          <w:szCs w:val="24"/>
        </w:rPr>
        <w:t>Topology and data</w:t>
      </w:r>
      <w:r w:rsidRPr="00EB50C9">
        <w:rPr>
          <w:rFonts w:ascii="Calibri" w:hAnsi="Calibri" w:cs="Calibri"/>
          <w:noProof/>
          <w:szCs w:val="24"/>
        </w:rPr>
        <w:t xml:space="preserve">. </w:t>
      </w:r>
      <w:r w:rsidRPr="00EB50C9">
        <w:rPr>
          <w:rFonts w:ascii="Calibri" w:hAnsi="Calibri" w:cs="Calibri"/>
          <w:i/>
          <w:iCs/>
          <w:noProof/>
          <w:szCs w:val="24"/>
        </w:rPr>
        <w:t>Bulletin of the American Mathematical Society</w:t>
      </w:r>
      <w:r w:rsidRPr="00EB50C9">
        <w:rPr>
          <w:rFonts w:ascii="Calibri" w:hAnsi="Calibri" w:cs="Calibri"/>
          <w:noProof/>
          <w:szCs w:val="24"/>
        </w:rPr>
        <w:t xml:space="preserve"> (Vol. 46). http://doi.org/10.1090/S0273-0979-09-01249-X</w:t>
      </w:r>
    </w:p>
    <w:p w14:paraId="21EE13C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ederberg, J. N. (2001). Chapter 3.12 Similarity Transformations. In </w:t>
      </w:r>
      <w:r w:rsidRPr="00EB50C9">
        <w:rPr>
          <w:rFonts w:ascii="Calibri" w:hAnsi="Calibri" w:cs="Calibri"/>
          <w:i/>
          <w:iCs/>
          <w:noProof/>
          <w:szCs w:val="24"/>
        </w:rPr>
        <w:t>A Course in Modern Geometries</w:t>
      </w:r>
      <w:r w:rsidRPr="00EB50C9">
        <w:rPr>
          <w:rFonts w:ascii="Calibri" w:hAnsi="Calibri" w:cs="Calibri"/>
          <w:noProof/>
          <w:szCs w:val="24"/>
        </w:rPr>
        <w:t xml:space="preserve"> (pp. 183–189). Springer.</w:t>
      </w:r>
    </w:p>
    <w:p w14:paraId="457987E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0</w:t>
      </w:r>
      <w:r w:rsidRPr="00EB50C9">
        <w:rPr>
          <w:rFonts w:ascii="Calibri" w:hAnsi="Calibri" w:cs="Calibri"/>
          <w:noProof/>
          <w:szCs w:val="24"/>
        </w:rPr>
        <w:t>(October 2016), 1–11. http://doi.org/10.1002/hipo.22727</w:t>
      </w:r>
    </w:p>
    <w:p w14:paraId="625F246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line, A. K., &amp; Dhillon, I. S. (2006). Computation of the Singular Value Decomposition. </w:t>
      </w:r>
      <w:r w:rsidRPr="00EB50C9">
        <w:rPr>
          <w:rFonts w:ascii="Calibri" w:hAnsi="Calibri" w:cs="Calibri"/>
          <w:i/>
          <w:iCs/>
          <w:noProof/>
          <w:szCs w:val="24"/>
        </w:rPr>
        <w:t>Handbook of Linear Algebra</w:t>
      </w:r>
      <w:r w:rsidRPr="00EB50C9">
        <w:rPr>
          <w:rFonts w:ascii="Calibri" w:hAnsi="Calibri" w:cs="Calibri"/>
          <w:noProof/>
          <w:szCs w:val="24"/>
        </w:rPr>
        <w:t>, 1–14. http://doi.org/10.1007/BF02251248</w:t>
      </w:r>
    </w:p>
    <w:p w14:paraId="770520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Banich, M. T. (2003). Memory. In </w:t>
      </w:r>
      <w:r w:rsidRPr="00EB50C9">
        <w:rPr>
          <w:rFonts w:ascii="Calibri" w:hAnsi="Calibri" w:cs="Calibri"/>
          <w:i/>
          <w:iCs/>
          <w:noProof/>
          <w:szCs w:val="24"/>
        </w:rPr>
        <w:t>Cognitive Neuroscience and Neuropsychology</w:t>
      </w:r>
      <w:r w:rsidRPr="00EB50C9">
        <w:rPr>
          <w:rFonts w:ascii="Calibri" w:hAnsi="Calibri" w:cs="Calibri"/>
          <w:noProof/>
          <w:szCs w:val="24"/>
        </w:rPr>
        <w:t xml:space="preserve"> (2nd ed., pp. 322–364). Boston: Houghton-Mifflin.</w:t>
      </w:r>
    </w:p>
    <w:p w14:paraId="1ACEAC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Eichenbaum, H. (1991). The theory that wouldn’t die: a critical look at the spatial mapping theory of hippocampal function.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265–268. http://doi.org/10.1002/hipo.450010312</w:t>
      </w:r>
    </w:p>
    <w:p w14:paraId="05C9EA4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hen, N. J., &amp; Eichenbaum, H. (1993). </w:t>
      </w:r>
      <w:r w:rsidRPr="00EB50C9">
        <w:rPr>
          <w:rFonts w:ascii="Calibri" w:hAnsi="Calibri" w:cs="Calibri"/>
          <w:i/>
          <w:iCs/>
          <w:noProof/>
          <w:szCs w:val="24"/>
        </w:rPr>
        <w:t>Memory, Amnesia, and the Hippocampal System.</w:t>
      </w:r>
      <w:r w:rsidRPr="00EB50C9">
        <w:rPr>
          <w:rFonts w:ascii="Calibri" w:hAnsi="Calibri" w:cs="Calibri"/>
          <w:noProof/>
          <w:szCs w:val="24"/>
        </w:rPr>
        <w:t xml:space="preserve"> Cambridge: MIT Press.</w:t>
      </w:r>
    </w:p>
    <w:p w14:paraId="2E2CAF4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llett, T. S., Cartwright, B. A., &amp; Smith, B. A. (1986). Landmark learning and visuo-spatial memories in gerbils. </w:t>
      </w:r>
      <w:r w:rsidRPr="00EB50C9">
        <w:rPr>
          <w:rFonts w:ascii="Calibri" w:hAnsi="Calibri" w:cs="Calibri"/>
          <w:i/>
          <w:iCs/>
          <w:noProof/>
          <w:szCs w:val="24"/>
        </w:rPr>
        <w:t>Journal of Comparative Physiology A Sensory, Neural, and Behavioral Physiology</w:t>
      </w:r>
      <w:r w:rsidRPr="00EB50C9">
        <w:rPr>
          <w:rFonts w:ascii="Calibri" w:hAnsi="Calibri" w:cs="Calibri"/>
          <w:noProof/>
          <w:szCs w:val="24"/>
        </w:rPr>
        <w:t xml:space="preserve">, </w:t>
      </w:r>
      <w:r w:rsidRPr="00EB50C9">
        <w:rPr>
          <w:rFonts w:ascii="Calibri" w:hAnsi="Calibri" w:cs="Calibri"/>
          <w:i/>
          <w:iCs/>
          <w:noProof/>
          <w:szCs w:val="24"/>
        </w:rPr>
        <w:t>158</w:t>
      </w:r>
      <w:r w:rsidRPr="00EB50C9">
        <w:rPr>
          <w:rFonts w:ascii="Calibri" w:hAnsi="Calibri" w:cs="Calibri"/>
          <w:noProof/>
          <w:szCs w:val="24"/>
        </w:rPr>
        <w:t>(6), 835–851. http://doi.org/10.1007/BF01324825</w:t>
      </w:r>
    </w:p>
    <w:p w14:paraId="034C432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Corsi, P. M. (1972). </w:t>
      </w:r>
      <w:r w:rsidRPr="00EB50C9">
        <w:rPr>
          <w:rFonts w:ascii="Calibri" w:hAnsi="Calibri" w:cs="Calibri"/>
          <w:i/>
          <w:iCs/>
          <w:noProof/>
          <w:szCs w:val="24"/>
        </w:rPr>
        <w:t>Human Memory and the Medial Temporal Region of the Brain</w:t>
      </w:r>
      <w:r w:rsidRPr="00EB50C9">
        <w:rPr>
          <w:rFonts w:ascii="Calibri" w:hAnsi="Calibri" w:cs="Calibri"/>
          <w:noProof/>
          <w:szCs w:val="24"/>
        </w:rPr>
        <w:t>. McGill University.</w:t>
      </w:r>
    </w:p>
    <w:p w14:paraId="1FBA0B2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Coxeter, H. S. M. (Harold S. M. (2008). Non-Euclidean geometry, 336.</w:t>
      </w:r>
    </w:p>
    <w:p w14:paraId="3F4A05E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masio, A. R. (1989). The Brain Binds Entities and Events by Multiregional Activation from Convergence Zones. </w:t>
      </w:r>
      <w:r w:rsidRPr="00EB50C9">
        <w:rPr>
          <w:rFonts w:ascii="Calibri" w:hAnsi="Calibri" w:cs="Calibri"/>
          <w:i/>
          <w:iCs/>
          <w:noProof/>
          <w:szCs w:val="24"/>
        </w:rPr>
        <w:t>Neural Computation</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1), 123–132. http://doi.org/10.1162/neco.1989.1.1.123</w:t>
      </w:r>
    </w:p>
    <w:p w14:paraId="15D029C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EB50C9">
        <w:rPr>
          <w:rFonts w:ascii="Calibri" w:hAnsi="Calibri" w:cs="Calibri"/>
          <w:i/>
          <w:iCs/>
          <w:noProof/>
          <w:szCs w:val="24"/>
        </w:rPr>
        <w:t>Cerebral Cortex</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9), 3122–3131. http://doi.org/10.1093/cercor/bhu107</w:t>
      </w:r>
    </w:p>
    <w:p w14:paraId="6DDFBB7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vachi, L., &amp; DuBrow, S. (2015). How the hippocampus preserves order: the role of prediction and context.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2), 92–99. http://doi.org/10.1016/j.tics.2014.12.004</w:t>
      </w:r>
    </w:p>
    <w:p w14:paraId="3B27ADF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avis, C. P., Franklin, L. M., Johnson, G. S., &amp; Schrott, L. M. (2010). Prenatal oxycodone exposure impairs spatial learning and/or memory in rats.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12</w:t>
      </w:r>
      <w:r w:rsidRPr="00EB50C9">
        <w:rPr>
          <w:rFonts w:ascii="Calibri" w:hAnsi="Calibri" w:cs="Calibri"/>
          <w:noProof/>
          <w:szCs w:val="24"/>
        </w:rPr>
        <w:t>(1), 27–34. http://doi.org/10.1016/j.bbr.2010.03.022</w:t>
      </w:r>
    </w:p>
    <w:p w14:paraId="7C494ED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ede, A. J. O., Frascino, J. C., Wixted, J. T., &amp; Squire, L. R. (2016). Learning and remembering real-world events after medial temporal lobe damage.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3</w:t>
      </w:r>
      <w:r w:rsidRPr="00EB50C9">
        <w:rPr>
          <w:rFonts w:ascii="Calibri" w:hAnsi="Calibri" w:cs="Calibri"/>
          <w:noProof/>
          <w:szCs w:val="24"/>
        </w:rPr>
        <w:t>(47), 13480–13485. http://doi.org/10.1073/pnas.1617025113</w:t>
      </w:r>
    </w:p>
    <w:p w14:paraId="236383B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inu, L. P., &amp; Ionescu, R. (2012). An Efficient Rank Based Approach for Closest String and Closest </w:t>
      </w:r>
      <w:r w:rsidRPr="00EB50C9">
        <w:rPr>
          <w:rFonts w:ascii="Calibri" w:hAnsi="Calibri" w:cs="Calibri"/>
          <w:noProof/>
          <w:szCs w:val="24"/>
        </w:rPr>
        <w:lastRenderedPageBreak/>
        <w:t xml:space="preserve">Substring. </w:t>
      </w:r>
      <w:r w:rsidRPr="00EB50C9">
        <w:rPr>
          <w:rFonts w:ascii="Calibri" w:hAnsi="Calibri" w:cs="Calibri"/>
          <w:i/>
          <w:iCs/>
          <w:noProof/>
          <w:szCs w:val="24"/>
        </w:rPr>
        <w:t>PLoS ONE</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6), e37576. http://doi.org/10.1371/journal.pone.0037576</w:t>
      </w:r>
    </w:p>
    <w:p w14:paraId="3BC036F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Brow, S., &amp; Davachi, L. (2013). The influence of context boundaries on memory for the sequential order of events. </w:t>
      </w:r>
      <w:r w:rsidRPr="00EB50C9">
        <w:rPr>
          <w:rFonts w:ascii="Calibri" w:hAnsi="Calibri" w:cs="Calibri"/>
          <w:i/>
          <w:iCs/>
          <w:noProof/>
          <w:szCs w:val="24"/>
        </w:rPr>
        <w:t>Journal of Experimental Psychology. General</w:t>
      </w:r>
      <w:r w:rsidRPr="00EB50C9">
        <w:rPr>
          <w:rFonts w:ascii="Calibri" w:hAnsi="Calibri" w:cs="Calibri"/>
          <w:noProof/>
          <w:szCs w:val="24"/>
        </w:rPr>
        <w:t xml:space="preserve">, </w:t>
      </w:r>
      <w:r w:rsidRPr="00EB50C9">
        <w:rPr>
          <w:rFonts w:ascii="Calibri" w:hAnsi="Calibri" w:cs="Calibri"/>
          <w:i/>
          <w:iCs/>
          <w:noProof/>
          <w:szCs w:val="24"/>
        </w:rPr>
        <w:t>142</w:t>
      </w:r>
      <w:r w:rsidRPr="00EB50C9">
        <w:rPr>
          <w:rFonts w:ascii="Calibri" w:hAnsi="Calibri" w:cs="Calibri"/>
          <w:noProof/>
          <w:szCs w:val="24"/>
        </w:rPr>
        <w:t>(4), 1277–86. http://doi.org/10.1037/a0034024</w:t>
      </w:r>
    </w:p>
    <w:p w14:paraId="580A039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chowski, A. T., Shivashankaraiah, V., Rawls, T., Gramopadhye, A. K., Melloy, B. J., &amp; Kanki, B. (2000). Binocular eye tracking in virtual reality for inspection training. In </w:t>
      </w:r>
      <w:r w:rsidRPr="00EB50C9">
        <w:rPr>
          <w:rFonts w:ascii="Calibri" w:hAnsi="Calibri" w:cs="Calibri"/>
          <w:i/>
          <w:iCs/>
          <w:noProof/>
          <w:szCs w:val="24"/>
        </w:rPr>
        <w:t>Proceedings of the symposium on Eye tracking research &amp; applications - ETRA ’00</w:t>
      </w:r>
      <w:r w:rsidRPr="00EB50C9">
        <w:rPr>
          <w:rFonts w:ascii="Calibri" w:hAnsi="Calibri" w:cs="Calibri"/>
          <w:noProof/>
          <w:szCs w:val="24"/>
        </w:rPr>
        <w:t xml:space="preserve"> (pp. 89–96). New York, New York, USA: ACM Press. http://doi.org/10.1145/355017.355031</w:t>
      </w:r>
    </w:p>
    <w:p w14:paraId="133796F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Dudchenko, P. (2010). </w:t>
      </w:r>
      <w:r w:rsidRPr="00EB50C9">
        <w:rPr>
          <w:rFonts w:ascii="Calibri" w:hAnsi="Calibri" w:cs="Calibri"/>
          <w:i/>
          <w:iCs/>
          <w:noProof/>
          <w:szCs w:val="24"/>
        </w:rPr>
        <w:t>Why People Get Lost : The Psychology and Neuroscience of Spatial Cognition Abstract and Keywords Taxonomies of wayfinding</w:t>
      </w:r>
      <w:r w:rsidRPr="00EB50C9">
        <w:rPr>
          <w:rFonts w:ascii="Calibri" w:hAnsi="Calibri" w:cs="Calibri"/>
          <w:noProof/>
          <w:szCs w:val="24"/>
        </w:rPr>
        <w:t>. http://doi.org/10.1093/acprof</w:t>
      </w:r>
    </w:p>
    <w:p w14:paraId="56A81C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04). Hippocampus: Cognitive processes and neural representations that underlie declarative memory.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44</w:t>
      </w:r>
      <w:r w:rsidRPr="00EB50C9">
        <w:rPr>
          <w:rFonts w:ascii="Calibri" w:hAnsi="Calibri" w:cs="Calibri"/>
          <w:noProof/>
          <w:szCs w:val="24"/>
        </w:rPr>
        <w:t>(1), 109–120. http://doi.org/10.1016/j.neuron.2004.08.028</w:t>
      </w:r>
    </w:p>
    <w:p w14:paraId="0A4955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4). Time cells in the hippocampus: a new dimension for mapping memories.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11), 732–44. http://doi.org/10.1038/nrn3827</w:t>
      </w:r>
    </w:p>
    <w:p w14:paraId="3A60DD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5). The Hippocampus as a Cognitive Map ... of Social Space.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7</w:t>
      </w:r>
      <w:r w:rsidRPr="00EB50C9">
        <w:rPr>
          <w:rFonts w:ascii="Calibri" w:hAnsi="Calibri" w:cs="Calibri"/>
          <w:noProof/>
          <w:szCs w:val="24"/>
        </w:rPr>
        <w:t>(1), 9–11. http://doi.org/10.1016/j.neuron.2015.06.013</w:t>
      </w:r>
    </w:p>
    <w:p w14:paraId="3122EE5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6). Memory: Organization and Control. </w:t>
      </w:r>
      <w:r w:rsidRPr="00EB50C9">
        <w:rPr>
          <w:rFonts w:ascii="Calibri" w:hAnsi="Calibri" w:cs="Calibri"/>
          <w:i/>
          <w:iCs/>
          <w:noProof/>
          <w:szCs w:val="24"/>
        </w:rPr>
        <w:t>Annual Review of Psychology</w:t>
      </w:r>
      <w:r w:rsidRPr="00EB50C9">
        <w:rPr>
          <w:rFonts w:ascii="Calibri" w:hAnsi="Calibri" w:cs="Calibri"/>
          <w:noProof/>
          <w:szCs w:val="24"/>
        </w:rPr>
        <w:t>, (September), 1–27. http://doi.org/10.1146/annurev-psych-010416-044131</w:t>
      </w:r>
    </w:p>
    <w:p w14:paraId="241F11D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a). Barlow versus Hebb: When is it time to abandon the notion of feature detectors and adopt the cell assembly as the unit of cognition? </w:t>
      </w:r>
      <w:r w:rsidRPr="00EB50C9">
        <w:rPr>
          <w:rFonts w:ascii="Calibri" w:hAnsi="Calibri" w:cs="Calibri"/>
          <w:i/>
          <w:iCs/>
          <w:noProof/>
          <w:szCs w:val="24"/>
        </w:rPr>
        <w:t>Neuroscience Letters</w:t>
      </w:r>
      <w:r w:rsidRPr="00EB50C9">
        <w:rPr>
          <w:rFonts w:ascii="Calibri" w:hAnsi="Calibri" w:cs="Calibri"/>
          <w:noProof/>
          <w:szCs w:val="24"/>
        </w:rPr>
        <w:t>. http://doi.org/10.1016/j.neulet.2017.04.006</w:t>
      </w:r>
    </w:p>
    <w:p w14:paraId="56FC5DD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b). The role of the hippocampus in navigation is memory. </w:t>
      </w:r>
      <w:r w:rsidRPr="00EB50C9">
        <w:rPr>
          <w:rFonts w:ascii="Calibri" w:hAnsi="Calibri" w:cs="Calibri"/>
          <w:i/>
          <w:iCs/>
          <w:noProof/>
          <w:szCs w:val="24"/>
        </w:rPr>
        <w:t>Journal of Neurophysiology</w:t>
      </w:r>
      <w:r w:rsidRPr="00EB50C9">
        <w:rPr>
          <w:rFonts w:ascii="Calibri" w:hAnsi="Calibri" w:cs="Calibri"/>
          <w:noProof/>
          <w:szCs w:val="24"/>
        </w:rPr>
        <w:t xml:space="preserve">, </w:t>
      </w:r>
      <w:r w:rsidRPr="00EB50C9">
        <w:rPr>
          <w:rFonts w:ascii="Calibri" w:hAnsi="Calibri" w:cs="Calibri"/>
          <w:i/>
          <w:iCs/>
          <w:noProof/>
          <w:szCs w:val="24"/>
        </w:rPr>
        <w:t>20</w:t>
      </w:r>
      <w:r w:rsidRPr="00EB50C9">
        <w:rPr>
          <w:rFonts w:ascii="Calibri" w:hAnsi="Calibri" w:cs="Calibri"/>
          <w:noProof/>
          <w:szCs w:val="24"/>
        </w:rPr>
        <w:t>(11), jn.00005.2017. http://doi.org/10.1152/jn.00005.2017</w:t>
      </w:r>
    </w:p>
    <w:p w14:paraId="2AA7E64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c). The role of the hippocampus in navigation is memory, </w:t>
      </w:r>
      <w:r w:rsidRPr="00EB50C9">
        <w:rPr>
          <w:rFonts w:ascii="Calibri" w:hAnsi="Calibri" w:cs="Calibri"/>
          <w:i/>
          <w:iCs/>
          <w:noProof/>
          <w:szCs w:val="24"/>
        </w:rPr>
        <w:t>2215</w:t>
      </w:r>
      <w:r w:rsidRPr="00EB50C9">
        <w:rPr>
          <w:rFonts w:ascii="Calibri" w:hAnsi="Calibri" w:cs="Calibri"/>
          <w:noProof/>
          <w:szCs w:val="24"/>
        </w:rPr>
        <w:t>, 1785–1796. http://doi.org/10.1152/jn.00005.2017</w:t>
      </w:r>
    </w:p>
    <w:p w14:paraId="063B0D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2017d). Time (and space) in the hippocampus. </w:t>
      </w:r>
      <w:r w:rsidRPr="00EB50C9">
        <w:rPr>
          <w:rFonts w:ascii="Calibri" w:hAnsi="Calibri" w:cs="Calibri"/>
          <w:i/>
          <w:iCs/>
          <w:noProof/>
          <w:szCs w:val="24"/>
        </w:rPr>
        <w:t>Current Opinion in Behavioral Sciences</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 65–70. http://doi.org/10.1016/j.cobeha.2017.06.010</w:t>
      </w:r>
    </w:p>
    <w:p w14:paraId="228E99D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amp; Cohen, N. J. (2001). </w:t>
      </w:r>
      <w:r w:rsidRPr="00EB50C9">
        <w:rPr>
          <w:rFonts w:ascii="Calibri" w:hAnsi="Calibri" w:cs="Calibri"/>
          <w:i/>
          <w:iCs/>
          <w:noProof/>
          <w:szCs w:val="24"/>
        </w:rPr>
        <w:t>From Conditioning to Conscious Recollection: Memory Systems of the Brain</w:t>
      </w:r>
      <w:r w:rsidRPr="00EB50C9">
        <w:rPr>
          <w:rFonts w:ascii="Calibri" w:hAnsi="Calibri" w:cs="Calibri"/>
          <w:noProof/>
          <w:szCs w:val="24"/>
        </w:rPr>
        <w:t>. New York: Oxford University Press.</w:t>
      </w:r>
    </w:p>
    <w:p w14:paraId="53B1AC4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ichenbaum, H., Dudchenko, P., Wood, E., Shapiro, M., &amp; Tanila, H. (1999). The Hippocampus, Memory, Review and Place Cells: Is It Spatial Memory or a Memory Space?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23</w:t>
      </w:r>
      <w:r w:rsidRPr="00EB50C9">
        <w:rPr>
          <w:rFonts w:ascii="Calibri" w:hAnsi="Calibri" w:cs="Calibri"/>
          <w:noProof/>
          <w:szCs w:val="24"/>
        </w:rPr>
        <w:t>, 209–226. http://doi.org/10.1016/S0896-6273(00)80773-4</w:t>
      </w:r>
    </w:p>
    <w:p w14:paraId="622BA07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kstrom, A. D., &amp; Ranganath, C. (2017). Space, time, and episodic memory: The hippocampus is all over the cognitive map.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93052</w:t>
      </w:r>
      <w:r w:rsidRPr="00EB50C9">
        <w:rPr>
          <w:rFonts w:ascii="Calibri" w:hAnsi="Calibri" w:cs="Calibri"/>
          <w:noProof/>
          <w:szCs w:val="24"/>
        </w:rPr>
        <w:t>, 1–16. http://doi.org/10.1002/hipo.22750</w:t>
      </w:r>
    </w:p>
    <w:p w14:paraId="3EB90D8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pstein, R. A. (2014). Neural Systems for Visual Scene Recognition. </w:t>
      </w:r>
      <w:r w:rsidRPr="00EB50C9">
        <w:rPr>
          <w:rFonts w:ascii="Calibri" w:hAnsi="Calibri" w:cs="Calibri"/>
          <w:i/>
          <w:iCs/>
          <w:noProof/>
          <w:szCs w:val="24"/>
        </w:rPr>
        <w:t>Scene Vision</w:t>
      </w:r>
      <w:r w:rsidRPr="00EB50C9">
        <w:rPr>
          <w:rFonts w:ascii="Calibri" w:hAnsi="Calibri" w:cs="Calibri"/>
          <w:noProof/>
          <w:szCs w:val="24"/>
        </w:rPr>
        <w:t>, 105–134. http://doi.org/10.7551/mitpress/9780262027854.001.0001</w:t>
      </w:r>
    </w:p>
    <w:p w14:paraId="5C48519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1</w:t>
      </w:r>
      <w:r w:rsidRPr="00EB50C9">
        <w:rPr>
          <w:rFonts w:ascii="Calibri" w:hAnsi="Calibri" w:cs="Calibri"/>
          <w:noProof/>
          <w:szCs w:val="24"/>
        </w:rPr>
        <w:t xml:space="preserve">(5), 1179–1189. </w:t>
      </w:r>
      <w:r w:rsidRPr="00EB50C9">
        <w:rPr>
          <w:rFonts w:ascii="Calibri" w:hAnsi="Calibri" w:cs="Calibri"/>
          <w:noProof/>
          <w:szCs w:val="24"/>
        </w:rPr>
        <w:lastRenderedPageBreak/>
        <w:t>http://doi.org/10.1016/j.neuron.2014.01.042</w:t>
      </w:r>
    </w:p>
    <w:p w14:paraId="5D6E5F5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ortin, N. J., Agster, K. L., &amp; Eichenbaum, H. B. (2002a). Critical role of the hippocampus in memory for sequences of events. </w:t>
      </w:r>
      <w:r w:rsidRPr="00EB50C9">
        <w:rPr>
          <w:rFonts w:ascii="Calibri" w:hAnsi="Calibri" w:cs="Calibri"/>
          <w:i/>
          <w:iCs/>
          <w:noProof/>
          <w:szCs w:val="24"/>
        </w:rPr>
        <w:t>Nature Neuroscience</w:t>
      </w:r>
      <w:r w:rsidRPr="00EB50C9">
        <w:rPr>
          <w:rFonts w:ascii="Calibri" w:hAnsi="Calibri" w:cs="Calibri"/>
          <w:noProof/>
          <w:szCs w:val="24"/>
        </w:rPr>
        <w:t>. http://doi.org/10.1038/nn834</w:t>
      </w:r>
    </w:p>
    <w:p w14:paraId="6E4BD4B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ortin, N. J., Agster, K. L., &amp; Eichenbaum, H. B. (2002b). Critical role of the hippocampus in memory for sequences of events. </w:t>
      </w:r>
      <w:r w:rsidRPr="00EB50C9">
        <w:rPr>
          <w:rFonts w:ascii="Calibri" w:hAnsi="Calibri" w:cs="Calibri"/>
          <w:i/>
          <w:iCs/>
          <w:noProof/>
          <w:szCs w:val="24"/>
        </w:rPr>
        <w:t>Nature Neuroscience</w:t>
      </w:r>
      <w:r w:rsidRPr="00EB50C9">
        <w:rPr>
          <w:rFonts w:ascii="Calibri" w:hAnsi="Calibri" w:cs="Calibri"/>
          <w:noProof/>
          <w:szCs w:val="24"/>
        </w:rPr>
        <w:t>. http://doi.org/10.1038/nn834</w:t>
      </w:r>
    </w:p>
    <w:p w14:paraId="6E2C10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Franz, M. O., &amp; Mallot, H. A. (2000). Biomimetic robot navigation. </w:t>
      </w:r>
      <w:r w:rsidRPr="00EB50C9">
        <w:rPr>
          <w:rFonts w:ascii="Calibri" w:hAnsi="Calibri" w:cs="Calibri"/>
          <w:i/>
          <w:iCs/>
          <w:noProof/>
          <w:szCs w:val="24"/>
        </w:rPr>
        <w:t>Robotics and Autonomous Systems</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1–2), 133–153. http://doi.org/10.1016/S0921-8890(99)00069-X</w:t>
      </w:r>
    </w:p>
    <w:p w14:paraId="2B86A11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llistel, C. R. (1990). </w:t>
      </w:r>
      <w:r w:rsidRPr="00EB50C9">
        <w:rPr>
          <w:rFonts w:ascii="Calibri" w:hAnsi="Calibri" w:cs="Calibri"/>
          <w:i/>
          <w:iCs/>
          <w:noProof/>
          <w:szCs w:val="24"/>
        </w:rPr>
        <w:t>The organization of learning</w:t>
      </w:r>
      <w:r w:rsidRPr="00EB50C9">
        <w:rPr>
          <w:rFonts w:ascii="Calibri" w:hAnsi="Calibri" w:cs="Calibri"/>
          <w:noProof/>
          <w:szCs w:val="24"/>
        </w:rPr>
        <w:t xml:space="preserve">. </w:t>
      </w:r>
      <w:r w:rsidRPr="00EB50C9">
        <w:rPr>
          <w:rFonts w:ascii="Calibri" w:hAnsi="Calibri" w:cs="Calibri"/>
          <w:i/>
          <w:iCs/>
          <w:noProof/>
          <w:szCs w:val="24"/>
        </w:rPr>
        <w:t>MIT Press series in learning, development, and conceptual change</w:t>
      </w:r>
      <w:r w:rsidRPr="00EB50C9">
        <w:rPr>
          <w:rFonts w:ascii="Calibri" w:hAnsi="Calibri" w:cs="Calibri"/>
          <w:noProof/>
          <w:szCs w:val="24"/>
        </w:rPr>
        <w:t>.</w:t>
      </w:r>
    </w:p>
    <w:p w14:paraId="66DFD16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rcia, F., Carrère, P., Soussana, J. F., &amp; Baumont, R. (2005). Characterisation by fractal analysis of foraging paths of ewes grazing heterogeneous swards. </w:t>
      </w:r>
      <w:r w:rsidRPr="00EB50C9">
        <w:rPr>
          <w:rFonts w:ascii="Calibri" w:hAnsi="Calibri" w:cs="Calibri"/>
          <w:i/>
          <w:iCs/>
          <w:noProof/>
          <w:szCs w:val="24"/>
        </w:rPr>
        <w:t>Applied Animal Behaviour Science</w:t>
      </w:r>
      <w:r w:rsidRPr="00EB50C9">
        <w:rPr>
          <w:rFonts w:ascii="Calibri" w:hAnsi="Calibri" w:cs="Calibri"/>
          <w:noProof/>
          <w:szCs w:val="24"/>
        </w:rPr>
        <w:t xml:space="preserve">, </w:t>
      </w:r>
      <w:r w:rsidRPr="00EB50C9">
        <w:rPr>
          <w:rFonts w:ascii="Calibri" w:hAnsi="Calibri" w:cs="Calibri"/>
          <w:i/>
          <w:iCs/>
          <w:noProof/>
          <w:szCs w:val="24"/>
        </w:rPr>
        <w:t>93</w:t>
      </w:r>
      <w:r w:rsidRPr="00EB50C9">
        <w:rPr>
          <w:rFonts w:ascii="Calibri" w:hAnsi="Calibri" w:cs="Calibri"/>
          <w:noProof/>
          <w:szCs w:val="24"/>
        </w:rPr>
        <w:t>(1–2), 19–37. http://doi.org/10.1016/j.applanim.2005.01.001</w:t>
      </w:r>
    </w:p>
    <w:p w14:paraId="3370CCD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utestad, A. O. (2011). Memory matters: Influence from a cognitive map on animal space use. </w:t>
      </w:r>
      <w:r w:rsidRPr="00EB50C9">
        <w:rPr>
          <w:rFonts w:ascii="Calibri" w:hAnsi="Calibri" w:cs="Calibri"/>
          <w:i/>
          <w:iCs/>
          <w:noProof/>
          <w:szCs w:val="24"/>
        </w:rPr>
        <w:t>Journal of Theoretical Biology</w:t>
      </w:r>
      <w:r w:rsidRPr="00EB50C9">
        <w:rPr>
          <w:rFonts w:ascii="Calibri" w:hAnsi="Calibri" w:cs="Calibri"/>
          <w:noProof/>
          <w:szCs w:val="24"/>
        </w:rPr>
        <w:t xml:space="preserve">, </w:t>
      </w:r>
      <w:r w:rsidRPr="00EB50C9">
        <w:rPr>
          <w:rFonts w:ascii="Calibri" w:hAnsi="Calibri" w:cs="Calibri"/>
          <w:i/>
          <w:iCs/>
          <w:noProof/>
          <w:szCs w:val="24"/>
        </w:rPr>
        <w:t>287</w:t>
      </w:r>
      <w:r w:rsidRPr="00EB50C9">
        <w:rPr>
          <w:rFonts w:ascii="Calibri" w:hAnsi="Calibri" w:cs="Calibri"/>
          <w:noProof/>
          <w:szCs w:val="24"/>
        </w:rPr>
        <w:t>, 26–36. http://doi.org/10.1016/j.jtbi.2011.07.010</w:t>
      </w:r>
    </w:p>
    <w:p w14:paraId="096EE99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autestad, A. O., &amp; Mysterud, I. (2010). Spatial memory, habitat auto-facilitation and the emergence of fractal home range patterns. </w:t>
      </w:r>
      <w:r w:rsidRPr="00EB50C9">
        <w:rPr>
          <w:rFonts w:ascii="Calibri" w:hAnsi="Calibri" w:cs="Calibri"/>
          <w:i/>
          <w:iCs/>
          <w:noProof/>
          <w:szCs w:val="24"/>
        </w:rPr>
        <w:t>Ecological Modelling</w:t>
      </w:r>
      <w:r w:rsidRPr="00EB50C9">
        <w:rPr>
          <w:rFonts w:ascii="Calibri" w:hAnsi="Calibri" w:cs="Calibri"/>
          <w:noProof/>
          <w:szCs w:val="24"/>
        </w:rPr>
        <w:t xml:space="preserve">, </w:t>
      </w:r>
      <w:r w:rsidRPr="00EB50C9">
        <w:rPr>
          <w:rFonts w:ascii="Calibri" w:hAnsi="Calibri" w:cs="Calibri"/>
          <w:i/>
          <w:iCs/>
          <w:noProof/>
          <w:szCs w:val="24"/>
        </w:rPr>
        <w:t>221</w:t>
      </w:r>
      <w:r w:rsidRPr="00EB50C9">
        <w:rPr>
          <w:rFonts w:ascii="Calibri" w:hAnsi="Calibri" w:cs="Calibri"/>
          <w:noProof/>
          <w:szCs w:val="24"/>
        </w:rPr>
        <w:t>(23), 2741–2750. http://doi.org/10.1016/j.ecolmodel.2010.08.014</w:t>
      </w:r>
    </w:p>
    <w:p w14:paraId="7F04E48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eva-Sagiv, M., Las, L., Yovel, Y., &amp; Ulanovsky, N. (2015). Spatial cognition in bats and rats: from sensory acquisition to multiscale maps and navigation.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 94–108. http://doi.org/10.1038/nrn3888</w:t>
      </w:r>
    </w:p>
    <w:p w14:paraId="79C00D9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hrist, R. (2007). Barcodes: The persistent topology of data. </w:t>
      </w:r>
      <w:r w:rsidRPr="00EB50C9">
        <w:rPr>
          <w:rFonts w:ascii="Calibri" w:hAnsi="Calibri" w:cs="Calibri"/>
          <w:i/>
          <w:iCs/>
          <w:noProof/>
          <w:szCs w:val="24"/>
        </w:rPr>
        <w:t>Bulletin of the American Mathematical Society</w:t>
      </w:r>
      <w:r w:rsidRPr="00EB50C9">
        <w:rPr>
          <w:rFonts w:ascii="Calibri" w:hAnsi="Calibri" w:cs="Calibri"/>
          <w:noProof/>
          <w:szCs w:val="24"/>
        </w:rPr>
        <w:t xml:space="preserve">, </w:t>
      </w:r>
      <w:r w:rsidRPr="00EB50C9">
        <w:rPr>
          <w:rFonts w:ascii="Calibri" w:hAnsi="Calibri" w:cs="Calibri"/>
          <w:i/>
          <w:iCs/>
          <w:noProof/>
          <w:szCs w:val="24"/>
        </w:rPr>
        <w:t>45</w:t>
      </w:r>
      <w:r w:rsidRPr="00EB50C9">
        <w:rPr>
          <w:rFonts w:ascii="Calibri" w:hAnsi="Calibri" w:cs="Calibri"/>
          <w:noProof/>
          <w:szCs w:val="24"/>
        </w:rPr>
        <w:t>(1), 61–76. http://doi.org/10.1090/S0273-0979-07-01191-3</w:t>
      </w:r>
    </w:p>
    <w:p w14:paraId="57D678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ancarlo, R., Scaturro, D., &amp; Utro, F. (2009). Textual data compression in computational biology: a synopsis. </w:t>
      </w:r>
      <w:r w:rsidRPr="00EB50C9">
        <w:rPr>
          <w:rFonts w:ascii="Calibri" w:hAnsi="Calibri" w:cs="Calibri"/>
          <w:i/>
          <w:iCs/>
          <w:noProof/>
          <w:szCs w:val="24"/>
        </w:rPr>
        <w:t>Bioinformatics</w:t>
      </w:r>
      <w:r w:rsidRPr="00EB50C9">
        <w:rPr>
          <w:rFonts w:ascii="Calibri" w:hAnsi="Calibri" w:cs="Calibri"/>
          <w:noProof/>
          <w:szCs w:val="24"/>
        </w:rPr>
        <w:t xml:space="preserve">, </w:t>
      </w:r>
      <w:r w:rsidRPr="00EB50C9">
        <w:rPr>
          <w:rFonts w:ascii="Calibri" w:hAnsi="Calibri" w:cs="Calibri"/>
          <w:i/>
          <w:iCs/>
          <w:noProof/>
          <w:szCs w:val="24"/>
        </w:rPr>
        <w:t>25</w:t>
      </w:r>
      <w:r w:rsidRPr="00EB50C9">
        <w:rPr>
          <w:rFonts w:ascii="Calibri" w:hAnsi="Calibri" w:cs="Calibri"/>
          <w:noProof/>
          <w:szCs w:val="24"/>
        </w:rPr>
        <w:t>(13), 1575–1586. http://doi.org/10.1093/bioinformatics/btp117</w:t>
      </w:r>
    </w:p>
    <w:p w14:paraId="59D8CEB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lbert, P. E., Kesner, R. P., &amp; DeCoteau, W. E. (1998). Memory for spatial location: role of the hippocampus in mediating spatial pattern separation.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8</w:t>
      </w:r>
      <w:r w:rsidRPr="00EB50C9">
        <w:rPr>
          <w:rFonts w:ascii="Calibri" w:hAnsi="Calibri" w:cs="Calibri"/>
          <w:noProof/>
          <w:szCs w:val="24"/>
        </w:rPr>
        <w:t>(2), 804–10. Retrieved from http://www.ncbi.nlm.nih.gov/pubmed/9425021</w:t>
      </w:r>
    </w:p>
    <w:p w14:paraId="6D7E252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iovanello, K. S., Verfaellie, M., &amp; Keane, M. M. (2003). Disproportionate deficit in associative recognition relative to item recognition in global amnesia. </w:t>
      </w:r>
      <w:r w:rsidRPr="00EB50C9">
        <w:rPr>
          <w:rFonts w:ascii="Calibri" w:hAnsi="Calibri" w:cs="Calibri"/>
          <w:i/>
          <w:iCs/>
          <w:noProof/>
          <w:szCs w:val="24"/>
        </w:rPr>
        <w:t>Cognitive, Affective &amp; Behavioral Neuroscience</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3), 186–94. http://doi.org/10.3758/CABN.3.3.186</w:t>
      </w:r>
    </w:p>
    <w:p w14:paraId="1B63521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lub, G., &amp; Kahan, W. (1965). CALCULATING THE SINGULAR VALUES AND PSEUDO-INVERSE OF A MATRIX. </w:t>
      </w:r>
      <w:r w:rsidRPr="00EB50C9">
        <w:rPr>
          <w:rFonts w:ascii="Calibri" w:hAnsi="Calibri" w:cs="Calibri"/>
          <w:i/>
          <w:iCs/>
          <w:noProof/>
          <w:szCs w:val="24"/>
        </w:rPr>
        <w:t>J. SIAM Numer, Anal, Ser. B</w:t>
      </w:r>
      <w:r w:rsidRPr="00EB50C9">
        <w:rPr>
          <w:rFonts w:ascii="Calibri" w:hAnsi="Calibri" w:cs="Calibri"/>
          <w:noProof/>
          <w:szCs w:val="24"/>
        </w:rPr>
        <w:t xml:space="preserve">, </w:t>
      </w:r>
      <w:r w:rsidRPr="00EB50C9">
        <w:rPr>
          <w:rFonts w:ascii="Calibri" w:hAnsi="Calibri" w:cs="Calibri"/>
          <w:i/>
          <w:iCs/>
          <w:noProof/>
          <w:szCs w:val="24"/>
        </w:rPr>
        <w:t>2</w:t>
      </w:r>
      <w:r w:rsidRPr="00EB50C9">
        <w:rPr>
          <w:rFonts w:ascii="Calibri" w:hAnsi="Calibri" w:cs="Calibri"/>
          <w:noProof/>
          <w:szCs w:val="24"/>
        </w:rPr>
        <w:t>(2), 205–224.</w:t>
      </w:r>
    </w:p>
    <w:p w14:paraId="4C51BE0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4), 8027–40. Retrieved from http://www.ncbi.nlm.nih.gov/pubmed/8987829</w:t>
      </w:r>
    </w:p>
    <w:p w14:paraId="76F42C2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EB50C9">
        <w:rPr>
          <w:rFonts w:ascii="Calibri" w:hAnsi="Calibri" w:cs="Calibri"/>
          <w:i/>
          <w:iCs/>
          <w:noProof/>
          <w:szCs w:val="24"/>
        </w:rPr>
        <w:t xml:space="preserve">The Journal of </w:t>
      </w:r>
      <w:r w:rsidRPr="00EB50C9">
        <w:rPr>
          <w:rFonts w:ascii="Calibri" w:hAnsi="Calibri" w:cs="Calibri"/>
          <w:i/>
          <w:iCs/>
          <w:noProof/>
          <w:szCs w:val="24"/>
        </w:rPr>
        <w:lastRenderedPageBreak/>
        <w:t>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2), 823–35. Retrieved from http://www.ncbi.nlm.nih.gov/pubmed/8551362</w:t>
      </w:r>
    </w:p>
    <w:p w14:paraId="104E6F3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2010). Worth a glance: using eye movements to investigate the cognitive neuroscience of memory.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4</w:t>
      </w:r>
      <w:r w:rsidRPr="00EB50C9">
        <w:rPr>
          <w:rFonts w:ascii="Calibri" w:hAnsi="Calibri" w:cs="Calibri"/>
          <w:noProof/>
          <w:szCs w:val="24"/>
        </w:rPr>
        <w:t>(October), 1–16. http://doi.org/10.3389/fnhum.2010.00166</w:t>
      </w:r>
    </w:p>
    <w:p w14:paraId="2C0D80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amp; Ranganath, C. (2009). The Eyes Have It: Hippocampal Activity Predicts Expression of Memory in Eye Movements.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63</w:t>
      </w:r>
      <w:r w:rsidRPr="00EB50C9">
        <w:rPr>
          <w:rFonts w:ascii="Calibri" w:hAnsi="Calibri" w:cs="Calibri"/>
          <w:noProof/>
          <w:szCs w:val="24"/>
        </w:rPr>
        <w:t>(5), 592–599. http://doi.org/10.1016/j.neuron.2009.08.025</w:t>
      </w:r>
    </w:p>
    <w:p w14:paraId="1D14E5F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Ryan, J. D., Tranel, D., &amp; Cohen, N. J. (2007). Rapid Onset Relational Memory Effects Are Evident in Eye Movement Behavior, but Not in Hippocampal Amnesia. </w:t>
      </w:r>
      <w:r w:rsidRPr="00EB50C9">
        <w:rPr>
          <w:rFonts w:ascii="Calibri" w:hAnsi="Calibri" w:cs="Calibri"/>
          <w:i/>
          <w:iCs/>
          <w:noProof/>
          <w:szCs w:val="24"/>
        </w:rPr>
        <w:t>Journal of Cognitive Neuroscience</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10), 1690–1705. http://doi.org/10.1162/jocn.2007.19.10.1690</w:t>
      </w:r>
    </w:p>
    <w:p w14:paraId="45C6119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nnula, D. E., Tranel, D., &amp; Cohen, N. J. (2006). The Long and the Short of It: Relational Memory Impairments in Amnesia, Even at Short Lags.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26</w:t>
      </w:r>
      <w:r w:rsidRPr="00EB50C9">
        <w:rPr>
          <w:rFonts w:ascii="Calibri" w:hAnsi="Calibri" w:cs="Calibri"/>
          <w:noProof/>
          <w:szCs w:val="24"/>
        </w:rPr>
        <w:t>(32), 8352–8359. http://doi.org/10.1523/JNEUROSCI.5222-05.2006</w:t>
      </w:r>
    </w:p>
    <w:p w14:paraId="5A9E7D5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rtley, T., Bird, C. M., Chan, D., Cipolotti, L., Husain, M., Vargha-Khadem, F., &amp; Burgess, N. (2007). The hippocampus is required for short-term topographical memory in human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1), 34–48. http://doi.org/10.1002/hipo.20240</w:t>
      </w:r>
    </w:p>
    <w:p w14:paraId="0D3A58A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rtley, T., Lever, C., Burgess, N., &amp; O’Keefe, J. (2013). Space in the brain: how the hippocampal formation supports spatial cognition. </w:t>
      </w:r>
      <w:r w:rsidRPr="00EB50C9">
        <w:rPr>
          <w:rFonts w:ascii="Calibri" w:hAnsi="Calibri" w:cs="Calibri"/>
          <w:i/>
          <w:iCs/>
          <w:noProof/>
          <w:szCs w:val="24"/>
        </w:rPr>
        <w:t>Philosophical Transactions of the Royal Society B: Biological Sciences</w:t>
      </w:r>
      <w:r w:rsidRPr="00EB50C9">
        <w:rPr>
          <w:rFonts w:ascii="Calibri" w:hAnsi="Calibri" w:cs="Calibri"/>
          <w:noProof/>
          <w:szCs w:val="24"/>
        </w:rPr>
        <w:t xml:space="preserve">, </w:t>
      </w:r>
      <w:r w:rsidRPr="00EB50C9">
        <w:rPr>
          <w:rFonts w:ascii="Calibri" w:hAnsi="Calibri" w:cs="Calibri"/>
          <w:i/>
          <w:iCs/>
          <w:noProof/>
          <w:szCs w:val="24"/>
        </w:rPr>
        <w:t>369</w:t>
      </w:r>
      <w:r w:rsidRPr="00EB50C9">
        <w:rPr>
          <w:rFonts w:ascii="Calibri" w:hAnsi="Calibri" w:cs="Calibri"/>
          <w:noProof/>
          <w:szCs w:val="24"/>
        </w:rPr>
        <w:t>(1635), 20120510–20120510. http://doi.org/10.1098/rstb.2012.0510</w:t>
      </w:r>
    </w:p>
    <w:p w14:paraId="1266E7E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wking, S. W., &amp; Ellis, G. F. R. (1973). The large scale structure of space-time. </w:t>
      </w:r>
      <w:r w:rsidRPr="00EB50C9">
        <w:rPr>
          <w:rFonts w:ascii="Calibri" w:hAnsi="Calibri" w:cs="Calibri"/>
          <w:i/>
          <w:iCs/>
          <w:noProof/>
          <w:szCs w:val="24"/>
        </w:rPr>
        <w:t>Book</w:t>
      </w:r>
      <w:r w:rsidRPr="00EB50C9">
        <w:rPr>
          <w:rFonts w:ascii="Calibri" w:hAnsi="Calibri" w:cs="Calibri"/>
          <w:noProof/>
          <w:szCs w:val="24"/>
        </w:rPr>
        <w:t>. http://doi.org/10.1017/CBO9780511524646</w:t>
      </w:r>
    </w:p>
    <w:p w14:paraId="10DBC42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ayes, S. M., Ryan, L., Schnyer, D. M., &amp; Nadel, L. (2004). An fMRI Study of Episodic Memory: Retrieval of Object, Spatial, and Temporal Information.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8</w:t>
      </w:r>
      <w:r w:rsidRPr="00EB50C9">
        <w:rPr>
          <w:rFonts w:ascii="Calibri" w:hAnsi="Calibri" w:cs="Calibri"/>
          <w:noProof/>
          <w:szCs w:val="24"/>
        </w:rPr>
        <w:t>(5), 885–896. http://doi.org/10.1037/0735-7044.118.5.885</w:t>
      </w:r>
    </w:p>
    <w:p w14:paraId="5A01560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pcroft, J., &amp; Tarjan, R. (1973). Algorithm 447: efficient algorithms for graph manipulation. </w:t>
      </w:r>
      <w:r w:rsidRPr="00EB50C9">
        <w:rPr>
          <w:rFonts w:ascii="Calibri" w:hAnsi="Calibri" w:cs="Calibri"/>
          <w:i/>
          <w:iCs/>
          <w:noProof/>
          <w:szCs w:val="24"/>
        </w:rPr>
        <w:t>Communications of the ACM</w:t>
      </w:r>
      <w:r w:rsidRPr="00EB50C9">
        <w:rPr>
          <w:rFonts w:ascii="Calibri" w:hAnsi="Calibri" w:cs="Calibri"/>
          <w:noProof/>
          <w:szCs w:val="24"/>
        </w:rPr>
        <w:t xml:space="preserve">, </w:t>
      </w:r>
      <w:r w:rsidRPr="00EB50C9">
        <w:rPr>
          <w:rFonts w:ascii="Calibri" w:hAnsi="Calibri" w:cs="Calibri"/>
          <w:i/>
          <w:iCs/>
          <w:noProof/>
          <w:szCs w:val="24"/>
        </w:rPr>
        <w:t>16</w:t>
      </w:r>
      <w:r w:rsidRPr="00EB50C9">
        <w:rPr>
          <w:rFonts w:ascii="Calibri" w:hAnsi="Calibri" w:cs="Calibri"/>
          <w:noProof/>
          <w:szCs w:val="24"/>
        </w:rPr>
        <w:t>(6), 372–378. http://doi.org/10.1145/362248.362272</w:t>
      </w:r>
    </w:p>
    <w:p w14:paraId="004E0B0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EB50C9">
        <w:rPr>
          <w:rFonts w:ascii="Calibri" w:hAnsi="Calibri" w:cs="Calibri"/>
          <w:i/>
          <w:iCs/>
          <w:noProof/>
          <w:szCs w:val="24"/>
        </w:rPr>
        <w:t>Psychol Rev</w:t>
      </w:r>
      <w:r w:rsidRPr="00EB50C9">
        <w:rPr>
          <w:rFonts w:ascii="Calibri" w:hAnsi="Calibri" w:cs="Calibri"/>
          <w:noProof/>
          <w:szCs w:val="24"/>
        </w:rPr>
        <w:t xml:space="preserve">, </w:t>
      </w:r>
      <w:r w:rsidRPr="00EB50C9">
        <w:rPr>
          <w:rFonts w:ascii="Calibri" w:hAnsi="Calibri" w:cs="Calibri"/>
          <w:i/>
          <w:iCs/>
          <w:noProof/>
          <w:szCs w:val="24"/>
        </w:rPr>
        <w:t>112</w:t>
      </w:r>
      <w:r w:rsidRPr="00EB50C9">
        <w:rPr>
          <w:rFonts w:ascii="Calibri" w:hAnsi="Calibri" w:cs="Calibri"/>
          <w:noProof/>
          <w:szCs w:val="24"/>
        </w:rPr>
        <w:t>(1), 75–116. http://doi.org/10.1037/0033-295X.112.1.75</w:t>
      </w:r>
    </w:p>
    <w:p w14:paraId="4D0B00F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amp; Kahana, M. J. (2002). A Distributed Representation of Temporal Context. </w:t>
      </w:r>
      <w:r w:rsidRPr="00EB50C9">
        <w:rPr>
          <w:rFonts w:ascii="Calibri" w:hAnsi="Calibri" w:cs="Calibri"/>
          <w:i/>
          <w:iCs/>
          <w:noProof/>
          <w:szCs w:val="24"/>
        </w:rPr>
        <w:t>Journal of Mathematical Psychology</w:t>
      </w:r>
      <w:r w:rsidRPr="00EB50C9">
        <w:rPr>
          <w:rFonts w:ascii="Calibri" w:hAnsi="Calibri" w:cs="Calibri"/>
          <w:noProof/>
          <w:szCs w:val="24"/>
        </w:rPr>
        <w:t xml:space="preserve">, </w:t>
      </w:r>
      <w:r w:rsidRPr="00EB50C9">
        <w:rPr>
          <w:rFonts w:ascii="Calibri" w:hAnsi="Calibri" w:cs="Calibri"/>
          <w:i/>
          <w:iCs/>
          <w:noProof/>
          <w:szCs w:val="24"/>
        </w:rPr>
        <w:t>46</w:t>
      </w:r>
      <w:r w:rsidRPr="00EB50C9">
        <w:rPr>
          <w:rFonts w:ascii="Calibri" w:hAnsi="Calibri" w:cs="Calibri"/>
          <w:noProof/>
          <w:szCs w:val="24"/>
        </w:rPr>
        <w:t>(3), 269–299. http://doi.org/10.1006/jmps.2001.1388</w:t>
      </w:r>
    </w:p>
    <w:p w14:paraId="3A31A8C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13), 4692–4707. http://doi.org/10.1523/JNEUROSCI.5808-12.2014</w:t>
      </w:r>
    </w:p>
    <w:p w14:paraId="1E24AB5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amp; Natu, V. S. (2005). Place from time: Reconstructing position from a distributed representation of temporal context. </w:t>
      </w:r>
      <w:r w:rsidRPr="00EB50C9">
        <w:rPr>
          <w:rFonts w:ascii="Calibri" w:hAnsi="Calibri" w:cs="Calibri"/>
          <w:i/>
          <w:iCs/>
          <w:noProof/>
          <w:szCs w:val="24"/>
        </w:rPr>
        <w:t>Neural Networks</w:t>
      </w:r>
      <w:r w:rsidRPr="00EB50C9">
        <w:rPr>
          <w:rFonts w:ascii="Calibri" w:hAnsi="Calibri" w:cs="Calibri"/>
          <w:noProof/>
          <w:szCs w:val="24"/>
        </w:rPr>
        <w:t xml:space="preserve">, </w:t>
      </w:r>
      <w:r w:rsidRPr="00EB50C9">
        <w:rPr>
          <w:rFonts w:ascii="Calibri" w:hAnsi="Calibri" w:cs="Calibri"/>
          <w:i/>
          <w:iCs/>
          <w:noProof/>
          <w:szCs w:val="24"/>
        </w:rPr>
        <w:t>18</w:t>
      </w:r>
      <w:r w:rsidRPr="00EB50C9">
        <w:rPr>
          <w:rFonts w:ascii="Calibri" w:hAnsi="Calibri" w:cs="Calibri"/>
          <w:noProof/>
          <w:szCs w:val="24"/>
        </w:rPr>
        <w:t>(9), 1150–1162. http://doi.org/10.1016/j.neunet.2005.08.002</w:t>
      </w:r>
    </w:p>
    <w:p w14:paraId="7FCEFD2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Shankar, K. H., Aue, W. R., &amp; Criss, A. H. (2015). A distributed representation of internal </w:t>
      </w:r>
      <w:r w:rsidRPr="00EB50C9">
        <w:rPr>
          <w:rFonts w:ascii="Calibri" w:hAnsi="Calibri" w:cs="Calibri"/>
          <w:noProof/>
          <w:szCs w:val="24"/>
        </w:rPr>
        <w:lastRenderedPageBreak/>
        <w:t xml:space="preserve">time.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22</w:t>
      </w:r>
      <w:r w:rsidRPr="00EB50C9">
        <w:rPr>
          <w:rFonts w:ascii="Calibri" w:hAnsi="Calibri" w:cs="Calibri"/>
          <w:noProof/>
          <w:szCs w:val="24"/>
        </w:rPr>
        <w:t>(1), 24–53. http://doi.org/10.1037/a0037840</w:t>
      </w:r>
    </w:p>
    <w:p w14:paraId="42D2B05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oward, M. W., Viskontas, I. V, Shankar, K. H., &amp; Fried, I. (2012). Ensembles of human MTL neurons “jump back in time” in response to a repeated stimulu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9), 1833–47. http://doi.org/10.1002/hipo.22018</w:t>
      </w:r>
    </w:p>
    <w:p w14:paraId="27C4A88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uth, J. E. (2013). </w:t>
      </w:r>
      <w:r w:rsidRPr="00EB50C9">
        <w:rPr>
          <w:rFonts w:ascii="Calibri" w:hAnsi="Calibri" w:cs="Calibri"/>
          <w:i/>
          <w:iCs/>
          <w:noProof/>
          <w:szCs w:val="24"/>
        </w:rPr>
        <w:t>The Lost Art of Finding Our Way</w:t>
      </w:r>
      <w:r w:rsidRPr="00EB50C9">
        <w:rPr>
          <w:rFonts w:ascii="Calibri" w:hAnsi="Calibri" w:cs="Calibri"/>
          <w:noProof/>
          <w:szCs w:val="24"/>
        </w:rPr>
        <w:t>. Cambridge, MA and London, England: Harvard University Press. http://doi.org/10.4159/harvard.9780674074811</w:t>
      </w:r>
    </w:p>
    <w:p w14:paraId="3E829E4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Huttenlocher, J., &amp; Presson, C. C. (1979). The coding and transformation of spatial information. </w:t>
      </w:r>
      <w:r w:rsidRPr="00EB50C9">
        <w:rPr>
          <w:rFonts w:ascii="Calibri" w:hAnsi="Calibri" w:cs="Calibri"/>
          <w:i/>
          <w:iCs/>
          <w:noProof/>
          <w:szCs w:val="24"/>
        </w:rPr>
        <w:t>Cognitive Psychology</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3), 375–394. http://doi.org/10.1016/0010-0285(79)90017-3</w:t>
      </w:r>
    </w:p>
    <w:p w14:paraId="33FF1C6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Insausti, R., Amaral, D. G., &amp; Cowan, W. M. (1987). The entorhinal cortex of the monkey: II. Cortical afferents. </w:t>
      </w:r>
      <w:r w:rsidRPr="00EB50C9">
        <w:rPr>
          <w:rFonts w:ascii="Calibri" w:hAnsi="Calibri" w:cs="Calibri"/>
          <w:i/>
          <w:iCs/>
          <w:noProof/>
          <w:szCs w:val="24"/>
        </w:rPr>
        <w:t>The Journal of Comparative Neurology</w:t>
      </w:r>
      <w:r w:rsidRPr="00EB50C9">
        <w:rPr>
          <w:rFonts w:ascii="Calibri" w:hAnsi="Calibri" w:cs="Calibri"/>
          <w:noProof/>
          <w:szCs w:val="24"/>
        </w:rPr>
        <w:t xml:space="preserve">, </w:t>
      </w:r>
      <w:r w:rsidRPr="00EB50C9">
        <w:rPr>
          <w:rFonts w:ascii="Calibri" w:hAnsi="Calibri" w:cs="Calibri"/>
          <w:i/>
          <w:iCs/>
          <w:noProof/>
          <w:szCs w:val="24"/>
        </w:rPr>
        <w:t>264</w:t>
      </w:r>
      <w:r w:rsidRPr="00EB50C9">
        <w:rPr>
          <w:rFonts w:ascii="Calibri" w:hAnsi="Calibri" w:cs="Calibri"/>
          <w:noProof/>
          <w:szCs w:val="24"/>
        </w:rPr>
        <w:t>(3), 356–395. http://doi.org/10.1002/cne.902640306</w:t>
      </w:r>
    </w:p>
    <w:p w14:paraId="5CF26D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elinek, A. K. H. F. (2011). Reviewing Lacunarity Analysis and Classification of Microglia in Neuroscience, (Takayasu 1990).</w:t>
      </w:r>
    </w:p>
    <w:p w14:paraId="5B5F6A3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Jeneson, A., Mauldin, K. N., &amp; Squire, L. R. (2010). Intact Working Memory for Relational Information after Medial Temporal Lobe Damage.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41), 13624–13629. http://doi.org/10.1523/JNEUROSCI.2895-10.2010</w:t>
      </w:r>
    </w:p>
    <w:p w14:paraId="7679B77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368005A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6865C52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esner, R. P., Gilbert, P. E., &amp; Barua, L. A. (2002). The role of the hippocampus in memory for the temporal order of a sequence of odors.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6</w:t>
      </w:r>
      <w:r w:rsidRPr="00EB50C9">
        <w:rPr>
          <w:rFonts w:ascii="Calibri" w:hAnsi="Calibri" w:cs="Calibri"/>
          <w:noProof/>
          <w:szCs w:val="24"/>
        </w:rPr>
        <w:t>(2), 286–290. http://doi.org/10.1037/0735-7044.116.2.286</w:t>
      </w:r>
    </w:p>
    <w:p w14:paraId="2348B80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essels, R. P. C., van Zandvoort, M. J. E., Postma, A., Kappelle, L. J., &amp; de Haan, E. H. F. (2000). The Corsi Block-Tapping Task: Standardization and Normative Data. </w:t>
      </w:r>
      <w:r w:rsidRPr="00EB50C9">
        <w:rPr>
          <w:rFonts w:ascii="Calibri" w:hAnsi="Calibri" w:cs="Calibri"/>
          <w:i/>
          <w:iCs/>
          <w:noProof/>
          <w:szCs w:val="24"/>
        </w:rPr>
        <w:t>Applied Neuropsychology</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4), 252–258. http://doi.org/10.1207/S15324826AN0704_8</w:t>
      </w:r>
    </w:p>
    <w:p w14:paraId="37C8454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im, S., Sapiurka, M., Clark, R. E., &amp; Squire, L. R. (2013). Contrasting effects on path integration after hippocampal damage in humans and rat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0</w:t>
      </w:r>
      <w:r w:rsidRPr="00EB50C9">
        <w:rPr>
          <w:rFonts w:ascii="Calibri" w:hAnsi="Calibri" w:cs="Calibri"/>
          <w:noProof/>
          <w:szCs w:val="24"/>
        </w:rPr>
        <w:t>(12), 4732–4737. http://doi.org/10.1073/pnas.1300869110</w:t>
      </w:r>
    </w:p>
    <w:p w14:paraId="1917584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nierim, J. J., &amp; Neunuebel, J. P. (2016). Tracking the flow of hippocampal computation: Pattern separation, pattern completion, and attractor dynamics. </w:t>
      </w:r>
      <w:r w:rsidRPr="00EB50C9">
        <w:rPr>
          <w:rFonts w:ascii="Calibri" w:hAnsi="Calibri" w:cs="Calibri"/>
          <w:i/>
          <w:iCs/>
          <w:noProof/>
          <w:szCs w:val="24"/>
        </w:rPr>
        <w:t>Neurobiology of Learning and Memory</w:t>
      </w:r>
      <w:r w:rsidRPr="00EB50C9">
        <w:rPr>
          <w:rFonts w:ascii="Calibri" w:hAnsi="Calibri" w:cs="Calibri"/>
          <w:noProof/>
          <w:szCs w:val="24"/>
        </w:rPr>
        <w:t xml:space="preserve">, </w:t>
      </w:r>
      <w:r w:rsidRPr="00EB50C9">
        <w:rPr>
          <w:rFonts w:ascii="Calibri" w:hAnsi="Calibri" w:cs="Calibri"/>
          <w:i/>
          <w:iCs/>
          <w:noProof/>
          <w:szCs w:val="24"/>
        </w:rPr>
        <w:t>129</w:t>
      </w:r>
      <w:r w:rsidRPr="00EB50C9">
        <w:rPr>
          <w:rFonts w:ascii="Calibri" w:hAnsi="Calibri" w:cs="Calibri"/>
          <w:noProof/>
          <w:szCs w:val="24"/>
        </w:rPr>
        <w:t>, 38–49. http://doi.org/10.1016/j.nlm.2015.10.008</w:t>
      </w:r>
    </w:p>
    <w:p w14:paraId="2FA1F28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EB50C9">
        <w:rPr>
          <w:rFonts w:ascii="Calibri" w:hAnsi="Calibri" w:cs="Calibri"/>
          <w:i/>
          <w:iCs/>
          <w:noProof/>
          <w:szCs w:val="24"/>
        </w:rPr>
        <w:t>Hippocampus</w:t>
      </w:r>
      <w:r w:rsidRPr="00EB50C9">
        <w:rPr>
          <w:rFonts w:ascii="Calibri" w:hAnsi="Calibri" w:cs="Calibri"/>
          <w:noProof/>
          <w:szCs w:val="24"/>
        </w:rPr>
        <w:t>, (August), 1–11. http://doi.org/10.1002/hipo.22801</w:t>
      </w:r>
    </w:p>
    <w:p w14:paraId="72E13B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Kolarik, B. S., Shahlaie, K., Hassan, A., Borders, A. A., Kaufman, K. C., Gurkoff, G., … Ekstrom, A. D. (2016). Impairments in precision, rather than spatial strategy, characterize performance on the virtual Morris Water Maze: A case study.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80</w:t>
      </w:r>
      <w:r w:rsidRPr="00EB50C9">
        <w:rPr>
          <w:rFonts w:ascii="Calibri" w:hAnsi="Calibri" w:cs="Calibri"/>
          <w:noProof/>
          <w:szCs w:val="24"/>
        </w:rPr>
        <w:t>, 90–101. http://doi.org/10.1016/j.neuropsychologia.2015.11.013</w:t>
      </w:r>
    </w:p>
    <w:p w14:paraId="45C1A66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nkel, A. (2009). Relational memory and the hippocampus: Representations and methods. </w:t>
      </w:r>
      <w:r w:rsidRPr="00EB50C9">
        <w:rPr>
          <w:rFonts w:ascii="Calibri" w:hAnsi="Calibri" w:cs="Calibri"/>
          <w:i/>
          <w:iCs/>
          <w:noProof/>
          <w:szCs w:val="24"/>
        </w:rPr>
        <w:t>Frontiers in Neuroscience</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2), 166–174. http://doi.org/10.3389/neuro.01.023.2009</w:t>
      </w:r>
    </w:p>
    <w:p w14:paraId="3119D50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onkel, A., Warren, D. E., Duff, M. C., Tranel, D. N., &amp; Cohen, N. J. (2008). Hippocampal amnesia impairs all manner of relational memory. </w:t>
      </w:r>
      <w:r w:rsidRPr="00EB50C9">
        <w:rPr>
          <w:rFonts w:ascii="Calibri" w:hAnsi="Calibri" w:cs="Calibri"/>
          <w:i/>
          <w:iCs/>
          <w:noProof/>
          <w:szCs w:val="24"/>
        </w:rPr>
        <w:t>Frontiers in Human Neuroscience</w:t>
      </w:r>
      <w:r w:rsidRPr="00EB50C9">
        <w:rPr>
          <w:rFonts w:ascii="Calibri" w:hAnsi="Calibri" w:cs="Calibri"/>
          <w:noProof/>
          <w:szCs w:val="24"/>
        </w:rPr>
        <w:t xml:space="preserve">, </w:t>
      </w:r>
      <w:r w:rsidRPr="00EB50C9">
        <w:rPr>
          <w:rFonts w:ascii="Calibri" w:hAnsi="Calibri" w:cs="Calibri"/>
          <w:i/>
          <w:iCs/>
          <w:noProof/>
          <w:szCs w:val="24"/>
        </w:rPr>
        <w:t>2</w:t>
      </w:r>
      <w:r w:rsidRPr="00EB50C9">
        <w:rPr>
          <w:rFonts w:ascii="Calibri" w:hAnsi="Calibri" w:cs="Calibri"/>
          <w:noProof/>
          <w:szCs w:val="24"/>
        </w:rPr>
        <w:t>(October), 15. http://doi.org/10.3389/neuro.09.015.2008</w:t>
      </w:r>
    </w:p>
    <w:p w14:paraId="470D261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J., Brandon, M. P., Robinson, R. J., Connerney, M. A., Hasselmo, M. E., &amp; Eichenbaum, H. (2015a). During Running in Place, Grid Cells Integrate Elapsed Time and Distance Ru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8</w:t>
      </w:r>
      <w:r w:rsidRPr="00EB50C9">
        <w:rPr>
          <w:rFonts w:ascii="Calibri" w:hAnsi="Calibri" w:cs="Calibri"/>
          <w:noProof/>
          <w:szCs w:val="24"/>
        </w:rPr>
        <w:t>(3), 578–589. http://doi.org/10.1016/j.neuron.2015.09.031</w:t>
      </w:r>
    </w:p>
    <w:p w14:paraId="5E7ADF9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J., Brandon, M. P., Robinson, R. J., Connerney, M. A., Hasselmo, M. E., &amp; Eichenbaum, H. (2015b). During Running in Place, Grid Cells Integrate Elapsed Time and Distance Ru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8</w:t>
      </w:r>
      <w:r w:rsidRPr="00EB50C9">
        <w:rPr>
          <w:rFonts w:ascii="Calibri" w:hAnsi="Calibri" w:cs="Calibri"/>
          <w:noProof/>
          <w:szCs w:val="24"/>
        </w:rPr>
        <w:t>(3), 578–589. http://doi.org/10.1016/j.neuron.2015.09.031</w:t>
      </w:r>
    </w:p>
    <w:p w14:paraId="2AE0E6F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aus, B., Robinson, R., White, J., Eichenbaum, H., &amp; Hasselmo, M. (2013). Hippocampal “Time Cells”: Time versus Path Integr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78</w:t>
      </w:r>
      <w:r w:rsidRPr="00EB50C9">
        <w:rPr>
          <w:rFonts w:ascii="Calibri" w:hAnsi="Calibri" w:cs="Calibri"/>
          <w:noProof/>
          <w:szCs w:val="24"/>
        </w:rPr>
        <w:t>(6), 1090–1101. http://doi.org/10.1016/j.neuron.2013.04.015</w:t>
      </w:r>
    </w:p>
    <w:p w14:paraId="110991A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ropff, E., Carmichael, J. E., Moser, M.-B., &amp; Moser, E. I. (2015). Speed cells in the medial entorhinal cortex.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523</w:t>
      </w:r>
      <w:r w:rsidRPr="00EB50C9">
        <w:rPr>
          <w:rFonts w:ascii="Calibri" w:hAnsi="Calibri" w:cs="Calibri"/>
          <w:noProof/>
          <w:szCs w:val="24"/>
        </w:rPr>
        <w:t>(7561), 419–424. http://doi.org/10.1038/nature14622</w:t>
      </w:r>
    </w:p>
    <w:p w14:paraId="3724D00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hn, H. W. (1956). Variants of the hungarian method for assignment problems. </w:t>
      </w:r>
      <w:r w:rsidRPr="00EB50C9">
        <w:rPr>
          <w:rFonts w:ascii="Calibri" w:hAnsi="Calibri" w:cs="Calibri"/>
          <w:i/>
          <w:iCs/>
          <w:noProof/>
          <w:szCs w:val="24"/>
        </w:rPr>
        <w:t>Naval Research Logistics Quarterly</w:t>
      </w:r>
      <w:r w:rsidRPr="00EB50C9">
        <w:rPr>
          <w:rFonts w:ascii="Calibri" w:hAnsi="Calibri" w:cs="Calibri"/>
          <w:noProof/>
          <w:szCs w:val="24"/>
        </w:rPr>
        <w:t xml:space="preserve">, </w:t>
      </w:r>
      <w:r w:rsidRPr="00EB50C9">
        <w:rPr>
          <w:rFonts w:ascii="Calibri" w:hAnsi="Calibri" w:cs="Calibri"/>
          <w:i/>
          <w:iCs/>
          <w:noProof/>
          <w:szCs w:val="24"/>
        </w:rPr>
        <w:t>3</w:t>
      </w:r>
      <w:r w:rsidRPr="00EB50C9">
        <w:rPr>
          <w:rFonts w:ascii="Calibri" w:hAnsi="Calibri" w:cs="Calibri"/>
          <w:noProof/>
          <w:szCs w:val="24"/>
        </w:rPr>
        <w:t>(4), 253–258. http://doi.org/10.1002/nav.3800030404</w:t>
      </w:r>
    </w:p>
    <w:p w14:paraId="1A4CEC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hn, H. W. (2010). The Hungarian Method for the Assignment Problem. In </w:t>
      </w:r>
      <w:r w:rsidRPr="00EB50C9">
        <w:rPr>
          <w:rFonts w:ascii="Calibri" w:hAnsi="Calibri" w:cs="Calibri"/>
          <w:i/>
          <w:iCs/>
          <w:noProof/>
          <w:szCs w:val="24"/>
        </w:rPr>
        <w:t>50 Years of Integer Programming 1958-2008</w:t>
      </w:r>
      <w:r w:rsidRPr="00EB50C9">
        <w:rPr>
          <w:rFonts w:ascii="Calibri" w:hAnsi="Calibri" w:cs="Calibri"/>
          <w:noProof/>
          <w:szCs w:val="24"/>
        </w:rPr>
        <w:t xml:space="preserve"> (pp. 29–47). Berlin, Heidelberg, Heidelberg: Springer Berlin Heidelberg. http://doi.org/10.1007/978-3-540-68279-0_2</w:t>
      </w:r>
    </w:p>
    <w:p w14:paraId="142B8C7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EB50C9">
        <w:rPr>
          <w:rFonts w:ascii="Calibri" w:hAnsi="Calibri" w:cs="Calibri"/>
          <w:i/>
          <w:iCs/>
          <w:noProof/>
          <w:szCs w:val="24"/>
        </w:rPr>
        <w:t>Computers, Environment and Urban Systems</w:t>
      </w:r>
      <w:r w:rsidRPr="00EB50C9">
        <w:rPr>
          <w:rFonts w:ascii="Calibri" w:hAnsi="Calibri" w:cs="Calibri"/>
          <w:noProof/>
          <w:szCs w:val="24"/>
        </w:rPr>
        <w:t xml:space="preserve">, </w:t>
      </w:r>
      <w:r w:rsidRPr="00EB50C9">
        <w:rPr>
          <w:rFonts w:ascii="Calibri" w:hAnsi="Calibri" w:cs="Calibri"/>
          <w:i/>
          <w:iCs/>
          <w:noProof/>
          <w:szCs w:val="24"/>
        </w:rPr>
        <w:t>54</w:t>
      </w:r>
      <w:r w:rsidRPr="00EB50C9">
        <w:rPr>
          <w:rFonts w:ascii="Calibri" w:hAnsi="Calibri" w:cs="Calibri"/>
          <w:noProof/>
          <w:szCs w:val="24"/>
        </w:rPr>
        <w:t>, 363–375. http://doi.org/10.1016/j.compenvurbsys.2015.09.006</w:t>
      </w:r>
    </w:p>
    <w:p w14:paraId="65B83E5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umaran, D., Hassabis, D., &amp; McClelland, J. L. (2016). What Learning Systems do Intelligent Agents Need? Complementary Learning Systems Theory Updated.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20</w:t>
      </w:r>
      <w:r w:rsidRPr="00EB50C9">
        <w:rPr>
          <w:rFonts w:ascii="Calibri" w:hAnsi="Calibri" w:cs="Calibri"/>
          <w:noProof/>
          <w:szCs w:val="24"/>
        </w:rPr>
        <w:t>(7), 512–534. http://doi.org/10.1016/j.tics.2016.05.004</w:t>
      </w:r>
    </w:p>
    <w:p w14:paraId="683C87A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Kveraga, K., &amp; Bar, M. (2015). </w:t>
      </w:r>
      <w:r w:rsidRPr="00EB50C9">
        <w:rPr>
          <w:rFonts w:ascii="Calibri" w:hAnsi="Calibri" w:cs="Calibri"/>
          <w:i/>
          <w:iCs/>
          <w:noProof/>
          <w:szCs w:val="24"/>
        </w:rPr>
        <w:t>Scene Vision: Making Sense of What We See</w:t>
      </w:r>
      <w:r w:rsidRPr="00EB50C9">
        <w:rPr>
          <w:rFonts w:ascii="Calibri" w:hAnsi="Calibri" w:cs="Calibri"/>
          <w:noProof/>
          <w:szCs w:val="24"/>
        </w:rPr>
        <w:t>. http://doi.org/10.1177/0301006615600645</w:t>
      </w:r>
    </w:p>
    <w:p w14:paraId="752C77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e, A. C. H., Buckley, M. J., Pegman, S. J., Spiers, H., Scahill, V. L., Gaffan, D., … Graham, K. S. (2005). Specialization in the medial temporal lobe for processing of objects and scene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5</w:t>
      </w:r>
      <w:r w:rsidRPr="00EB50C9">
        <w:rPr>
          <w:rFonts w:ascii="Calibri" w:hAnsi="Calibri" w:cs="Calibri"/>
          <w:noProof/>
          <w:szCs w:val="24"/>
        </w:rPr>
        <w:t>(6), 782–797. http://doi.org/10.1002/hipo.20101</w:t>
      </w:r>
    </w:p>
    <w:p w14:paraId="4603335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nck-Santini, P.-P., Save, E., &amp; Poucet, B. (2001). Place-cell firing does not depend on the direction of turn in a Y-maze alternation task. </w:t>
      </w:r>
      <w:r w:rsidRPr="00EB50C9">
        <w:rPr>
          <w:rFonts w:ascii="Calibri" w:hAnsi="Calibri" w:cs="Calibri"/>
          <w:i/>
          <w:iCs/>
          <w:noProof/>
          <w:szCs w:val="24"/>
        </w:rPr>
        <w:t>European Journal of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5), 1055–1058. http://doi.org/10.1046/j.0953-816x.2001.01481.x</w:t>
      </w:r>
    </w:p>
    <w:p w14:paraId="03D49C8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Leutgeb, J. K., Leutgeb, S., Moser, M.-B., &amp; Moser, E. I. (2007). Pattern Separation in the Dentate Gyrus and CA3 of the Hippocampu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15</w:t>
      </w:r>
      <w:r w:rsidRPr="00EB50C9">
        <w:rPr>
          <w:rFonts w:ascii="Calibri" w:hAnsi="Calibri" w:cs="Calibri"/>
          <w:noProof/>
          <w:szCs w:val="24"/>
        </w:rPr>
        <w:t>(5814), 961–966. http://doi.org/10.1126/science.1135801</w:t>
      </w:r>
    </w:p>
    <w:p w14:paraId="0E864C7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evitt, T. S., &amp; Lawton, D. T. (1990). Qualitative navigation for mobile robots. </w:t>
      </w:r>
      <w:r w:rsidRPr="00EB50C9">
        <w:rPr>
          <w:rFonts w:ascii="Calibri" w:hAnsi="Calibri" w:cs="Calibri"/>
          <w:i/>
          <w:iCs/>
          <w:noProof/>
          <w:szCs w:val="24"/>
        </w:rPr>
        <w:t>Artificial Intelligence</w:t>
      </w:r>
      <w:r w:rsidRPr="00EB50C9">
        <w:rPr>
          <w:rFonts w:ascii="Calibri" w:hAnsi="Calibri" w:cs="Calibri"/>
          <w:noProof/>
          <w:szCs w:val="24"/>
        </w:rPr>
        <w:t xml:space="preserve">, </w:t>
      </w:r>
      <w:r w:rsidRPr="00EB50C9">
        <w:rPr>
          <w:rFonts w:ascii="Calibri" w:hAnsi="Calibri" w:cs="Calibri"/>
          <w:i/>
          <w:iCs/>
          <w:noProof/>
          <w:szCs w:val="24"/>
        </w:rPr>
        <w:t>44</w:t>
      </w:r>
      <w:r w:rsidRPr="00EB50C9">
        <w:rPr>
          <w:rFonts w:ascii="Calibri" w:hAnsi="Calibri" w:cs="Calibri"/>
          <w:noProof/>
          <w:szCs w:val="24"/>
        </w:rPr>
        <w:t>(3), 305–360. http://doi.org/10.1016/0004-3702(90)90027-W</w:t>
      </w:r>
    </w:p>
    <w:p w14:paraId="51309E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ibby, L. A., Hannula, D. E., &amp; Ranganath, C. (2014). Medial Temporal Lobe Coding of Item and Spatial Information during Relational Binding in Working Memory.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43), 14233–14242. http://doi.org/10.1523/JNEUROSCI.0655-14.2014</w:t>
      </w:r>
    </w:p>
    <w:p w14:paraId="514A72A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ucas, H. D., Duff, M. C., &amp; Cohen, N. J. (2017). The hippocampus promotes effective saccadic information gathering in humans. In </w:t>
      </w:r>
      <w:r w:rsidRPr="00EB50C9">
        <w:rPr>
          <w:rFonts w:ascii="Calibri" w:hAnsi="Calibri" w:cs="Calibri"/>
          <w:i/>
          <w:iCs/>
          <w:noProof/>
          <w:szCs w:val="24"/>
        </w:rPr>
        <w:t>Cognitive Neuroscience Society 24th Annual Meeting</w:t>
      </w:r>
      <w:r w:rsidRPr="00EB50C9">
        <w:rPr>
          <w:rFonts w:ascii="Calibri" w:hAnsi="Calibri" w:cs="Calibri"/>
          <w:noProof/>
          <w:szCs w:val="24"/>
        </w:rPr>
        <w:t>. San Francisco.</w:t>
      </w:r>
    </w:p>
    <w:p w14:paraId="301C39C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EB50C9">
        <w:rPr>
          <w:rFonts w:ascii="Calibri" w:hAnsi="Calibri" w:cs="Calibri"/>
          <w:i/>
          <w:iCs/>
          <w:noProof/>
          <w:szCs w:val="24"/>
        </w:rPr>
        <w:t xml:space="preserve">Neuropsychology </w:t>
      </w:r>
      <w:r w:rsidRPr="00EB50C9">
        <w:rPr>
          <w:rFonts w:ascii="Calibri" w:hAnsi="Calibri" w:cs="Calibri"/>
          <w:noProof/>
          <w:szCs w:val="24"/>
        </w:rPr>
        <w:t xml:space="preserve">, </w:t>
      </w:r>
      <w:r w:rsidRPr="00EB50C9">
        <w:rPr>
          <w:rFonts w:ascii="Calibri" w:hAnsi="Calibri" w:cs="Calibri"/>
          <w:i/>
          <w:iCs/>
          <w:noProof/>
          <w:szCs w:val="24"/>
        </w:rPr>
        <w:t>30</w:t>
      </w:r>
      <w:r w:rsidRPr="00EB50C9">
        <w:rPr>
          <w:rFonts w:ascii="Calibri" w:hAnsi="Calibri" w:cs="Calibri"/>
          <w:noProof/>
          <w:szCs w:val="24"/>
        </w:rPr>
        <w:t>(5), 568–578. http://doi.org/10.1037/neu0000275</w:t>
      </w:r>
    </w:p>
    <w:p w14:paraId="45E105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over, T. (2006). </w:t>
      </w:r>
      <w:r w:rsidRPr="00EB50C9">
        <w:rPr>
          <w:rFonts w:ascii="Calibri" w:hAnsi="Calibri" w:cs="Calibri"/>
          <w:i/>
          <w:iCs/>
          <w:noProof/>
          <w:szCs w:val="24"/>
        </w:rPr>
        <w:t>Elements Of Information Theory</w:t>
      </w:r>
      <w:r w:rsidRPr="00EB50C9">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64A264E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guire, E. A., Burgess, N., O’Keefe, J., &amp; O’Keefe, J. (1999). Human spatial navigation: cognitive maps, sexual dimorphism, and neural substrates. </w:t>
      </w:r>
      <w:r w:rsidRPr="00EB50C9">
        <w:rPr>
          <w:rFonts w:ascii="Calibri" w:hAnsi="Calibri" w:cs="Calibri"/>
          <w:i/>
          <w:iCs/>
          <w:noProof/>
          <w:szCs w:val="24"/>
        </w:rPr>
        <w:t>Current Opinion in Neurobiology</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2), 171–7. http://doi.org/10.1016/S1474-4422(08)70216-3</w:t>
      </w:r>
    </w:p>
    <w:p w14:paraId="4506DE1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ndelbrot, B. (1967). How Long Is the Coast of Britain? Statistical Self-Similarity and Fractional Dimension.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156</w:t>
      </w:r>
      <w:r w:rsidRPr="00EB50C9">
        <w:rPr>
          <w:rFonts w:ascii="Calibri" w:hAnsi="Calibri" w:cs="Calibri"/>
          <w:noProof/>
          <w:szCs w:val="24"/>
        </w:rPr>
        <w:t>(3775), 636–638. http://doi.org/10.1126/science.156.3775.636</w:t>
      </w:r>
    </w:p>
    <w:p w14:paraId="338229B0"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arr, D. (1971). </w:t>
      </w:r>
      <w:r w:rsidRPr="00EB50C9">
        <w:rPr>
          <w:rFonts w:ascii="Calibri" w:hAnsi="Calibri" w:cs="Calibri"/>
          <w:i/>
          <w:iCs/>
          <w:noProof/>
          <w:szCs w:val="24"/>
        </w:rPr>
        <w:t>Simple Memory: A Theory for Archicortex</w:t>
      </w:r>
      <w:r w:rsidRPr="00EB50C9">
        <w:rPr>
          <w:rFonts w:ascii="Calibri" w:hAnsi="Calibri" w:cs="Calibri"/>
          <w:noProof/>
          <w:szCs w:val="24"/>
        </w:rPr>
        <w:t>. Cambridge, MA: Royal Society Publishing. http://doi.org/10.1098/rspa.1983.0054</w:t>
      </w:r>
    </w:p>
    <w:p w14:paraId="238613E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2</w:t>
      </w:r>
      <w:r w:rsidRPr="00EB50C9">
        <w:rPr>
          <w:rFonts w:ascii="Calibri" w:hAnsi="Calibri" w:cs="Calibri"/>
          <w:noProof/>
          <w:szCs w:val="24"/>
        </w:rPr>
        <w:t>(3), 419–457. http://doi.org/10.1037/0033-295X.102.3.419</w:t>
      </w:r>
    </w:p>
    <w:p w14:paraId="69B6BCB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17</w:t>
      </w:r>
      <w:r w:rsidRPr="00EB50C9">
        <w:rPr>
          <w:rFonts w:ascii="Calibri" w:hAnsi="Calibri" w:cs="Calibri"/>
          <w:noProof/>
          <w:szCs w:val="24"/>
        </w:rPr>
        <w:t>(5834), 94–99. http://doi.org/10.1126/science.1140263</w:t>
      </w:r>
    </w:p>
    <w:p w14:paraId="2272A7F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3</w:t>
      </w:r>
      <w:r w:rsidRPr="00EB50C9">
        <w:rPr>
          <w:rFonts w:ascii="Calibri" w:hAnsi="Calibri" w:cs="Calibri"/>
          <w:noProof/>
          <w:szCs w:val="24"/>
        </w:rPr>
        <w:t>(1), 202–215. http://doi.org/10.1016/j.neuron.2014.05.019</w:t>
      </w:r>
    </w:p>
    <w:p w14:paraId="23A2E01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Mirowski, P., Pascanu, R., Viola, F., Soyer, H., Ballard, A. J., Banino, A., … London, D. (2017). Learning To Navigate in Complex Environments.</w:t>
      </w:r>
    </w:p>
    <w:p w14:paraId="3A7B83A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ffat, S. D. (2009). Aging and spatial navigation: What do we know and where do we go? </w:t>
      </w:r>
      <w:r w:rsidRPr="00EB50C9">
        <w:rPr>
          <w:rFonts w:ascii="Calibri" w:hAnsi="Calibri" w:cs="Calibri"/>
          <w:i/>
          <w:iCs/>
          <w:noProof/>
          <w:szCs w:val="24"/>
        </w:rPr>
        <w:t>Neuropsychology Review</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4), 478–489. http://doi.org/10.1007/s11065-009-9120-3</w:t>
      </w:r>
    </w:p>
    <w:p w14:paraId="2F76B1C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Moffat, S. D., &amp; Resnick, S. M. (2002). Effects of age on virtual environment place navigation and allocentric cognitive mapping. </w:t>
      </w:r>
      <w:r w:rsidRPr="00EB50C9">
        <w:rPr>
          <w:rFonts w:ascii="Calibri" w:hAnsi="Calibri" w:cs="Calibri"/>
          <w:i/>
          <w:iCs/>
          <w:noProof/>
          <w:szCs w:val="24"/>
        </w:rPr>
        <w:t>Behavioral Neuroscience</w:t>
      </w:r>
      <w:r w:rsidRPr="00EB50C9">
        <w:rPr>
          <w:rFonts w:ascii="Calibri" w:hAnsi="Calibri" w:cs="Calibri"/>
          <w:noProof/>
          <w:szCs w:val="24"/>
        </w:rPr>
        <w:t xml:space="preserve">, </w:t>
      </w:r>
      <w:r w:rsidRPr="00EB50C9">
        <w:rPr>
          <w:rFonts w:ascii="Calibri" w:hAnsi="Calibri" w:cs="Calibri"/>
          <w:i/>
          <w:iCs/>
          <w:noProof/>
          <w:szCs w:val="24"/>
        </w:rPr>
        <w:t>116</w:t>
      </w:r>
      <w:r w:rsidRPr="00EB50C9">
        <w:rPr>
          <w:rFonts w:ascii="Calibri" w:hAnsi="Calibri" w:cs="Calibri"/>
          <w:noProof/>
          <w:szCs w:val="24"/>
        </w:rPr>
        <w:t>(5), 851–9. Retrieved from http://www.ncbi.nlm.nih.gov/pubmed/12369805</w:t>
      </w:r>
    </w:p>
    <w:p w14:paraId="778FE34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nti, J. M., Cooke, G. E., Watson, P. D., Voss, M. W., Kramer, A. F., &amp; Cohen, N. J. (2015). Relating Hippocampus to Relational Memory Processing across Domains and Delays. </w:t>
      </w:r>
      <w:r w:rsidRPr="00EB50C9">
        <w:rPr>
          <w:rFonts w:ascii="Calibri" w:hAnsi="Calibri" w:cs="Calibri"/>
          <w:i/>
          <w:iCs/>
          <w:noProof/>
          <w:szCs w:val="24"/>
        </w:rPr>
        <w:t>Journal of Cognitive Neuroscience</w:t>
      </w:r>
      <w:r w:rsidRPr="00EB50C9">
        <w:rPr>
          <w:rFonts w:ascii="Calibri" w:hAnsi="Calibri" w:cs="Calibri"/>
          <w:noProof/>
          <w:szCs w:val="24"/>
        </w:rPr>
        <w:t xml:space="preserve">, </w:t>
      </w:r>
      <w:r w:rsidRPr="00EB50C9">
        <w:rPr>
          <w:rFonts w:ascii="Calibri" w:hAnsi="Calibri" w:cs="Calibri"/>
          <w:i/>
          <w:iCs/>
          <w:noProof/>
          <w:szCs w:val="24"/>
        </w:rPr>
        <w:t>27</w:t>
      </w:r>
      <w:r w:rsidRPr="00EB50C9">
        <w:rPr>
          <w:rFonts w:ascii="Calibri" w:hAnsi="Calibri" w:cs="Calibri"/>
          <w:noProof/>
          <w:szCs w:val="24"/>
        </w:rPr>
        <w:t>(2), 234–245. http://doi.org/10.1162/jocn_a_00717</w:t>
      </w:r>
    </w:p>
    <w:p w14:paraId="660F2AE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rris, R. G. M. (1981). Spatial localization does not require the presence of local cues. </w:t>
      </w:r>
      <w:r w:rsidRPr="00EB50C9">
        <w:rPr>
          <w:rFonts w:ascii="Calibri" w:hAnsi="Calibri" w:cs="Calibri"/>
          <w:i/>
          <w:iCs/>
          <w:noProof/>
          <w:szCs w:val="24"/>
        </w:rPr>
        <w:t>Learning and Motivation</w:t>
      </w:r>
      <w:r w:rsidRPr="00EB50C9">
        <w:rPr>
          <w:rFonts w:ascii="Calibri" w:hAnsi="Calibri" w:cs="Calibri"/>
          <w:noProof/>
          <w:szCs w:val="24"/>
        </w:rPr>
        <w:t xml:space="preserve">, </w:t>
      </w:r>
      <w:r w:rsidRPr="00EB50C9">
        <w:rPr>
          <w:rFonts w:ascii="Calibri" w:hAnsi="Calibri" w:cs="Calibri"/>
          <w:i/>
          <w:iCs/>
          <w:noProof/>
          <w:szCs w:val="24"/>
        </w:rPr>
        <w:t>12</w:t>
      </w:r>
      <w:r w:rsidRPr="00EB50C9">
        <w:rPr>
          <w:rFonts w:ascii="Calibri" w:hAnsi="Calibri" w:cs="Calibri"/>
          <w:noProof/>
          <w:szCs w:val="24"/>
        </w:rPr>
        <w:t>(2), 239–260. http://doi.org/10.1016/0023-9690(81)90020-5</w:t>
      </w:r>
    </w:p>
    <w:p w14:paraId="6EECDE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orris, R. G. M., Garrud, P., Rawlins, J. N. P., &amp; O’Keefe, J. (1982). Place navigation impaired in rats with hippocampal lesions.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297</w:t>
      </w:r>
      <w:r w:rsidRPr="00EB50C9">
        <w:rPr>
          <w:rFonts w:ascii="Calibri" w:hAnsi="Calibri" w:cs="Calibri"/>
          <w:noProof/>
          <w:szCs w:val="24"/>
        </w:rPr>
        <w:t>(5868), 681–683. http://doi.org/10.1038/297681a0</w:t>
      </w:r>
    </w:p>
    <w:p w14:paraId="103292C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ller, R. U., &amp; Kubie, J. L. (1987). The effects of changes in the environment on the spatial firing of hippocampal complex-spike cell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7), 1951–68. Retrieved from http://www.ncbi.nlm.nih.gov/pubmed/3612226</w:t>
      </w:r>
    </w:p>
    <w:p w14:paraId="7F35CF9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nkres, J. (1957). Algorithms for the Assignment and Transportation Problems. </w:t>
      </w:r>
      <w:r w:rsidRPr="00EB50C9">
        <w:rPr>
          <w:rFonts w:ascii="Calibri" w:hAnsi="Calibri" w:cs="Calibri"/>
          <w:i/>
          <w:iCs/>
          <w:noProof/>
          <w:szCs w:val="24"/>
        </w:rPr>
        <w:t>Journal of the Society for Industrial and Applied Mathematics</w:t>
      </w:r>
      <w:r w:rsidRPr="00EB50C9">
        <w:rPr>
          <w:rFonts w:ascii="Calibri" w:hAnsi="Calibri" w:cs="Calibri"/>
          <w:noProof/>
          <w:szCs w:val="24"/>
        </w:rPr>
        <w:t xml:space="preserve">, </w:t>
      </w:r>
      <w:r w:rsidRPr="00EB50C9">
        <w:rPr>
          <w:rFonts w:ascii="Calibri" w:hAnsi="Calibri" w:cs="Calibri"/>
          <w:i/>
          <w:iCs/>
          <w:noProof/>
          <w:szCs w:val="24"/>
        </w:rPr>
        <w:t>5</w:t>
      </w:r>
      <w:r w:rsidRPr="00EB50C9">
        <w:rPr>
          <w:rFonts w:ascii="Calibri" w:hAnsi="Calibri" w:cs="Calibri"/>
          <w:noProof/>
          <w:szCs w:val="24"/>
        </w:rPr>
        <w:t>(1), 32–38. http://doi.org/10.1137/0105003</w:t>
      </w:r>
    </w:p>
    <w:p w14:paraId="4E6A5C0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Murray, E. A., Gaffan, D., &amp; Mishkin, M. (1993). Neural substrates of visual stimulus-stimulus association in rhesus monkey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10), 4549–61. Retrieved from http://www.ncbi.nlm.nih.gov/pubmed/8410203</w:t>
      </w:r>
    </w:p>
    <w:p w14:paraId="615A4A8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297</w:t>
      </w:r>
      <w:r w:rsidRPr="00EB50C9">
        <w:rPr>
          <w:rFonts w:ascii="Calibri" w:hAnsi="Calibri" w:cs="Calibri"/>
          <w:noProof/>
          <w:szCs w:val="24"/>
        </w:rPr>
        <w:t>(5579), 211–218. http://doi.org/10.1126/science.1071795.Requirement</w:t>
      </w:r>
    </w:p>
    <w:p w14:paraId="5FEA9EF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aya, Y., &amp; Suzuki, W. A. (2011). Integrating What and When Across the Primate Medial Temporal Lobe.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33</w:t>
      </w:r>
      <w:r w:rsidRPr="00EB50C9">
        <w:rPr>
          <w:rFonts w:ascii="Calibri" w:hAnsi="Calibri" w:cs="Calibri"/>
          <w:noProof/>
          <w:szCs w:val="24"/>
        </w:rPr>
        <w:t>(6043), 773–776. http://doi.org/10.1126/science.1206773</w:t>
      </w:r>
    </w:p>
    <w:p w14:paraId="46E08BB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1</w:t>
      </w:r>
      <w:r w:rsidRPr="00EB50C9">
        <w:rPr>
          <w:rFonts w:ascii="Calibri" w:hAnsi="Calibri" w:cs="Calibri"/>
          <w:noProof/>
          <w:szCs w:val="24"/>
        </w:rPr>
        <w:t>(2), 416–427. http://doi.org/10.1016/j.neuron.2013.11.017</w:t>
      </w:r>
    </w:p>
    <w:p w14:paraId="2F5C071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ielson, D. M., Smith, T. A., Sreekumar, V., Dennis, S., &amp; Sederberg, P. B. (2015). Human hippocampus represents space and time during retrieval of real-world memorie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12</w:t>
      </w:r>
      <w:r w:rsidRPr="00EB50C9">
        <w:rPr>
          <w:rFonts w:ascii="Calibri" w:hAnsi="Calibri" w:cs="Calibri"/>
          <w:noProof/>
          <w:szCs w:val="24"/>
        </w:rPr>
        <w:t>(35), 11078–11083. http://doi.org/10.1073/pnas.1507104112</w:t>
      </w:r>
    </w:p>
    <w:p w14:paraId="788854D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Noether, E. (1971). Invariant variation problems. </w:t>
      </w:r>
      <w:r w:rsidRPr="00EB50C9">
        <w:rPr>
          <w:rFonts w:ascii="Calibri" w:hAnsi="Calibri" w:cs="Calibri"/>
          <w:i/>
          <w:iCs/>
          <w:noProof/>
          <w:szCs w:val="24"/>
        </w:rPr>
        <w:t>Transport Theory and Statistical Physic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186–207. http://doi.org/10.1080/00411457108231446</w:t>
      </w:r>
    </w:p>
    <w:p w14:paraId="212ACBDD"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1991). An allocentric spatial model for the hippocampal cognitive map.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w:t>
      </w:r>
      <w:r w:rsidRPr="00EB50C9">
        <w:rPr>
          <w:rFonts w:ascii="Calibri" w:hAnsi="Calibri" w:cs="Calibri"/>
          <w:noProof/>
          <w:szCs w:val="24"/>
        </w:rPr>
        <w:t>(3), 230–235. http://doi.org/10.1002/hipo.450010303</w:t>
      </w:r>
    </w:p>
    <w:p w14:paraId="01DBB38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amp; Burgess, N. (1996). Geometric determinants of the place fields of hippocampal neurons. </w:t>
      </w:r>
      <w:r w:rsidRPr="00EB50C9">
        <w:rPr>
          <w:rFonts w:ascii="Calibri" w:hAnsi="Calibri" w:cs="Calibri"/>
          <w:i/>
          <w:iCs/>
          <w:noProof/>
          <w:szCs w:val="24"/>
        </w:rPr>
        <w:t>Nature</w:t>
      </w:r>
      <w:r w:rsidRPr="00EB50C9">
        <w:rPr>
          <w:rFonts w:ascii="Calibri" w:hAnsi="Calibri" w:cs="Calibri"/>
          <w:noProof/>
          <w:szCs w:val="24"/>
        </w:rPr>
        <w:t xml:space="preserve">, </w:t>
      </w:r>
      <w:r w:rsidRPr="00EB50C9">
        <w:rPr>
          <w:rFonts w:ascii="Calibri" w:hAnsi="Calibri" w:cs="Calibri"/>
          <w:i/>
          <w:iCs/>
          <w:noProof/>
          <w:szCs w:val="24"/>
        </w:rPr>
        <w:t>381</w:t>
      </w:r>
      <w:r w:rsidRPr="00EB50C9">
        <w:rPr>
          <w:rFonts w:ascii="Calibri" w:hAnsi="Calibri" w:cs="Calibri"/>
          <w:noProof/>
          <w:szCs w:val="24"/>
        </w:rPr>
        <w:t>(6581), 425–428. http://doi.org/10.1038/381425a0</w:t>
      </w:r>
    </w:p>
    <w:p w14:paraId="64831E8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Keefe, J., &amp; Dostrovsky, J. (1971). The hippocampus as a spatial map. Preliminary evidence from unit activity in the freely-moving rat. </w:t>
      </w:r>
      <w:r w:rsidRPr="00EB50C9">
        <w:rPr>
          <w:rFonts w:ascii="Calibri" w:hAnsi="Calibri" w:cs="Calibri"/>
          <w:i/>
          <w:iCs/>
          <w:noProof/>
          <w:szCs w:val="24"/>
        </w:rPr>
        <w:t>Brain Research</w:t>
      </w:r>
      <w:r w:rsidRPr="00EB50C9">
        <w:rPr>
          <w:rFonts w:ascii="Calibri" w:hAnsi="Calibri" w:cs="Calibri"/>
          <w:noProof/>
          <w:szCs w:val="24"/>
        </w:rPr>
        <w:t xml:space="preserve">, </w:t>
      </w:r>
      <w:r w:rsidRPr="00EB50C9">
        <w:rPr>
          <w:rFonts w:ascii="Calibri" w:hAnsi="Calibri" w:cs="Calibri"/>
          <w:i/>
          <w:iCs/>
          <w:noProof/>
          <w:szCs w:val="24"/>
        </w:rPr>
        <w:t>34</w:t>
      </w:r>
      <w:r w:rsidRPr="00EB50C9">
        <w:rPr>
          <w:rFonts w:ascii="Calibri" w:hAnsi="Calibri" w:cs="Calibri"/>
          <w:noProof/>
          <w:szCs w:val="24"/>
        </w:rPr>
        <w:t>(1), 171–175. http://doi.org/10.1016/0006-8993(71)90358-1</w:t>
      </w:r>
    </w:p>
    <w:p w14:paraId="15361A4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lastRenderedPageBreak/>
        <w:t xml:space="preserve">O’Keefe, J., &amp; Nadel, L. (1978). </w:t>
      </w:r>
      <w:r w:rsidRPr="00EB50C9">
        <w:rPr>
          <w:rFonts w:ascii="Calibri" w:hAnsi="Calibri" w:cs="Calibri"/>
          <w:i/>
          <w:iCs/>
          <w:noProof/>
          <w:szCs w:val="24"/>
        </w:rPr>
        <w:t>The Hippocampus as a Cognitive Map</w:t>
      </w:r>
      <w:r w:rsidRPr="00EB50C9">
        <w:rPr>
          <w:rFonts w:ascii="Calibri" w:hAnsi="Calibri" w:cs="Calibri"/>
          <w:noProof/>
          <w:szCs w:val="24"/>
        </w:rPr>
        <w:t>. Oxford: Oxford University Press.</w:t>
      </w:r>
    </w:p>
    <w:p w14:paraId="5799DC7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O’Reilly, R. C., &amp; Rudy, J. W. (2001). Conjunctive Representations in Learning and Memory: Principles of Cortical and Hippocampal Function.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8</w:t>
      </w:r>
      <w:r w:rsidRPr="00EB50C9">
        <w:rPr>
          <w:rFonts w:ascii="Calibri" w:hAnsi="Calibri" w:cs="Calibri"/>
          <w:noProof/>
          <w:szCs w:val="24"/>
        </w:rPr>
        <w:t>(1), 83–95. http://doi.org/10.1037//0033-295X.</w:t>
      </w:r>
    </w:p>
    <w:p w14:paraId="44ACC66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astalkova, E., Itskov, V., Amarasingham, A., &amp; Buzsaki, G. (2008). Internally Generated Cell Assembly Sequences in the Rat Hippocampu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21</w:t>
      </w:r>
      <w:r w:rsidRPr="00EB50C9">
        <w:rPr>
          <w:rFonts w:ascii="Calibri" w:hAnsi="Calibri" w:cs="Calibri"/>
          <w:noProof/>
          <w:szCs w:val="24"/>
        </w:rPr>
        <w:t>(5894), 1322–1327. http://doi.org/10.1126/science.1159775</w:t>
      </w:r>
    </w:p>
    <w:p w14:paraId="33446E8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az, R., Gelbard-Sagiv, H., Mukamel, R., Harel, M., Malach, R., &amp; Fried, I. (2010). A neural substrate in the human hippocampus for linking successive events. </w:t>
      </w:r>
      <w:r w:rsidRPr="00EB50C9">
        <w:rPr>
          <w:rFonts w:ascii="Calibri" w:hAnsi="Calibri" w:cs="Calibri"/>
          <w:i/>
          <w:iCs/>
          <w:noProof/>
          <w:szCs w:val="24"/>
        </w:rPr>
        <w:t>Proceedings of the National Academy of Sciences</w:t>
      </w:r>
      <w:r w:rsidRPr="00EB50C9">
        <w:rPr>
          <w:rFonts w:ascii="Calibri" w:hAnsi="Calibri" w:cs="Calibri"/>
          <w:noProof/>
          <w:szCs w:val="24"/>
        </w:rPr>
        <w:t xml:space="preserve">, </w:t>
      </w:r>
      <w:r w:rsidRPr="00EB50C9">
        <w:rPr>
          <w:rFonts w:ascii="Calibri" w:hAnsi="Calibri" w:cs="Calibri"/>
          <w:i/>
          <w:iCs/>
          <w:noProof/>
          <w:szCs w:val="24"/>
        </w:rPr>
        <w:t>107</w:t>
      </w:r>
      <w:r w:rsidRPr="00EB50C9">
        <w:rPr>
          <w:rFonts w:ascii="Calibri" w:hAnsi="Calibri" w:cs="Calibri"/>
          <w:noProof/>
          <w:szCs w:val="24"/>
        </w:rPr>
        <w:t>(13), 6046–6051. http://doi.org/10.1073/pnas.0910834107</w:t>
      </w:r>
    </w:p>
    <w:p w14:paraId="6352113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ecchia, T., &amp; Vallortigara, G. (2010). View-based strategy for reorientation by geometry. </w:t>
      </w:r>
      <w:r w:rsidRPr="00EB50C9">
        <w:rPr>
          <w:rFonts w:ascii="Calibri" w:hAnsi="Calibri" w:cs="Calibri"/>
          <w:i/>
          <w:iCs/>
          <w:noProof/>
          <w:szCs w:val="24"/>
        </w:rPr>
        <w:t>Journal of Experimental Biology</w:t>
      </w:r>
      <w:r w:rsidRPr="00EB50C9">
        <w:rPr>
          <w:rFonts w:ascii="Calibri" w:hAnsi="Calibri" w:cs="Calibri"/>
          <w:noProof/>
          <w:szCs w:val="24"/>
        </w:rPr>
        <w:t xml:space="preserve">, </w:t>
      </w:r>
      <w:r w:rsidRPr="00EB50C9">
        <w:rPr>
          <w:rFonts w:ascii="Calibri" w:hAnsi="Calibri" w:cs="Calibri"/>
          <w:i/>
          <w:iCs/>
          <w:noProof/>
          <w:szCs w:val="24"/>
        </w:rPr>
        <w:t>213</w:t>
      </w:r>
      <w:r w:rsidRPr="00EB50C9">
        <w:rPr>
          <w:rFonts w:ascii="Calibri" w:hAnsi="Calibri" w:cs="Calibri"/>
          <w:noProof/>
          <w:szCs w:val="24"/>
        </w:rPr>
        <w:t>(17), 2987–2996. http://doi.org/10.1242/jeb.043315</w:t>
      </w:r>
    </w:p>
    <w:p w14:paraId="5E6AED0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errett, D. I., &amp; Oram, M. W. (1993). Neurophysiology of shape processing. </w:t>
      </w:r>
      <w:r w:rsidRPr="00EB50C9">
        <w:rPr>
          <w:rFonts w:ascii="Calibri" w:hAnsi="Calibri" w:cs="Calibri"/>
          <w:i/>
          <w:iCs/>
          <w:noProof/>
          <w:szCs w:val="24"/>
        </w:rPr>
        <w:t>Image and Vision Computing</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6), 317–333. http://doi.org/10.1016/0262-8856(93)90011-5</w:t>
      </w:r>
    </w:p>
    <w:p w14:paraId="4713158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lotnick, R. E., Gardner, R. H., Hargrove, W. W., Prestegaard, K., &amp; Perlmutter, M. (1996). Lacunarity analysis : A general technique for the analysis of spatial patterns, </w:t>
      </w:r>
      <w:r w:rsidRPr="00EB50C9">
        <w:rPr>
          <w:rFonts w:ascii="Calibri" w:hAnsi="Calibri" w:cs="Calibri"/>
          <w:i/>
          <w:iCs/>
          <w:noProof/>
          <w:szCs w:val="24"/>
        </w:rPr>
        <w:t>53</w:t>
      </w:r>
      <w:r w:rsidRPr="00EB50C9">
        <w:rPr>
          <w:rFonts w:ascii="Calibri" w:hAnsi="Calibri" w:cs="Calibri"/>
          <w:noProof/>
          <w:szCs w:val="24"/>
        </w:rPr>
        <w:t>(5), 5461–5468. http://doi.org/10.1103/PhysRevE.53.5461</w:t>
      </w:r>
    </w:p>
    <w:p w14:paraId="422DD7E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Poucet, B. (1993). Spatial cognitive maps in animals: New hypotheses on their structure and neural mechanisms.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00</w:t>
      </w:r>
      <w:r w:rsidRPr="00EB50C9">
        <w:rPr>
          <w:rFonts w:ascii="Calibri" w:hAnsi="Calibri" w:cs="Calibri"/>
          <w:noProof/>
          <w:szCs w:val="24"/>
        </w:rPr>
        <w:t>(2), 163–182. http://doi.org/10.1037/0033-295X.100.2.163</w:t>
      </w:r>
    </w:p>
    <w:p w14:paraId="73C0760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ck Jr, J. B. (1984). Head direction cells in the deep cell layer of dorsal presubiculum in freely moving rats. </w:t>
      </w:r>
      <w:r w:rsidRPr="00EB50C9">
        <w:rPr>
          <w:rFonts w:ascii="Calibri" w:hAnsi="Calibri" w:cs="Calibri"/>
          <w:i/>
          <w:iCs/>
          <w:noProof/>
          <w:szCs w:val="24"/>
        </w:rPr>
        <w:t>Soc Neurosci Abstr.</w:t>
      </w:r>
      <w:r w:rsidRPr="00EB50C9">
        <w:rPr>
          <w:rFonts w:ascii="Calibri" w:hAnsi="Calibri" w:cs="Calibri"/>
          <w:noProof/>
          <w:szCs w:val="24"/>
        </w:rPr>
        <w:t xml:space="preserve">, </w:t>
      </w:r>
      <w:r w:rsidRPr="00EB50C9">
        <w:rPr>
          <w:rFonts w:ascii="Calibri" w:hAnsi="Calibri" w:cs="Calibri"/>
          <w:i/>
          <w:iCs/>
          <w:noProof/>
          <w:szCs w:val="24"/>
        </w:rPr>
        <w:t>10</w:t>
      </w:r>
      <w:r w:rsidRPr="00EB50C9">
        <w:rPr>
          <w:rFonts w:ascii="Calibri" w:hAnsi="Calibri" w:cs="Calibri"/>
          <w:noProof/>
          <w:szCs w:val="24"/>
        </w:rPr>
        <w:t>(176), 12.</w:t>
      </w:r>
    </w:p>
    <w:p w14:paraId="397DFFA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Blumenfeld, R. S. (2005). Doubts about double dissociations between short- and long-term memory.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9</w:t>
      </w:r>
      <w:r w:rsidRPr="00EB50C9">
        <w:rPr>
          <w:rFonts w:ascii="Calibri" w:hAnsi="Calibri" w:cs="Calibri"/>
          <w:noProof/>
          <w:szCs w:val="24"/>
        </w:rPr>
        <w:t>(8), 374–380. http://doi.org/10.1016/j.tics.2005.06.009</w:t>
      </w:r>
    </w:p>
    <w:p w14:paraId="31C6952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D’Esposito, M. (2001). Medial Temporal Lobe Activity Associated with Active Maintenance of Novel Informatio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31</w:t>
      </w:r>
      <w:r w:rsidRPr="00EB50C9">
        <w:rPr>
          <w:rFonts w:ascii="Calibri" w:hAnsi="Calibri" w:cs="Calibri"/>
          <w:noProof/>
          <w:szCs w:val="24"/>
        </w:rPr>
        <w:t>(5), 865–873. http://doi.org/10.1016/S0896-6273(01)00411-1</w:t>
      </w:r>
    </w:p>
    <w:p w14:paraId="2A548B9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Hsieh, L. T. (2016). The hippocampus: A special place for time. </w:t>
      </w:r>
      <w:r w:rsidRPr="00EB50C9">
        <w:rPr>
          <w:rFonts w:ascii="Calibri" w:hAnsi="Calibri" w:cs="Calibri"/>
          <w:i/>
          <w:iCs/>
          <w:noProof/>
          <w:szCs w:val="24"/>
        </w:rPr>
        <w:t>Annals of the New York Academy of Sciences</w:t>
      </w:r>
      <w:r w:rsidRPr="00EB50C9">
        <w:rPr>
          <w:rFonts w:ascii="Calibri" w:hAnsi="Calibri" w:cs="Calibri"/>
          <w:noProof/>
          <w:szCs w:val="24"/>
        </w:rPr>
        <w:t xml:space="preserve">, </w:t>
      </w:r>
      <w:r w:rsidRPr="00EB50C9">
        <w:rPr>
          <w:rFonts w:ascii="Calibri" w:hAnsi="Calibri" w:cs="Calibri"/>
          <w:i/>
          <w:iCs/>
          <w:noProof/>
          <w:szCs w:val="24"/>
        </w:rPr>
        <w:t>1369</w:t>
      </w:r>
      <w:r w:rsidRPr="00EB50C9">
        <w:rPr>
          <w:rFonts w:ascii="Calibri" w:hAnsi="Calibri" w:cs="Calibri"/>
          <w:noProof/>
          <w:szCs w:val="24"/>
        </w:rPr>
        <w:t>(1), 93–110. http://doi.org/10.1111/nyas.13043</w:t>
      </w:r>
    </w:p>
    <w:p w14:paraId="087C60A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anganath, C., &amp; Ritchey, M. (2012). Two cortical systems for memory-guided behaviour. </w:t>
      </w:r>
      <w:r w:rsidRPr="00EB50C9">
        <w:rPr>
          <w:rFonts w:ascii="Calibri" w:hAnsi="Calibri" w:cs="Calibri"/>
          <w:i/>
          <w:iCs/>
          <w:noProof/>
          <w:szCs w:val="24"/>
        </w:rPr>
        <w:t>Nature Reviews Neuroscience</w:t>
      </w:r>
      <w:r w:rsidRPr="00EB50C9">
        <w:rPr>
          <w:rFonts w:ascii="Calibri" w:hAnsi="Calibri" w:cs="Calibri"/>
          <w:noProof/>
          <w:szCs w:val="24"/>
        </w:rPr>
        <w:t xml:space="preserve">, </w:t>
      </w:r>
      <w:r w:rsidRPr="00EB50C9">
        <w:rPr>
          <w:rFonts w:ascii="Calibri" w:hAnsi="Calibri" w:cs="Calibri"/>
          <w:i/>
          <w:iCs/>
          <w:noProof/>
          <w:szCs w:val="24"/>
        </w:rPr>
        <w:t>13</w:t>
      </w:r>
      <w:r w:rsidRPr="00EB50C9">
        <w:rPr>
          <w:rFonts w:ascii="Calibri" w:hAnsi="Calibri" w:cs="Calibri"/>
          <w:noProof/>
          <w:szCs w:val="24"/>
        </w:rPr>
        <w:t>(10), 713–726. http://doi.org/10.1038/nrn3338</w:t>
      </w:r>
    </w:p>
    <w:p w14:paraId="269481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olls, E. T., &amp; Kesner, R. P. (2006). A computational theory of hippocampal function, and empirical tests of the theory. </w:t>
      </w:r>
      <w:r w:rsidRPr="00EB50C9">
        <w:rPr>
          <w:rFonts w:ascii="Calibri" w:hAnsi="Calibri" w:cs="Calibri"/>
          <w:i/>
          <w:iCs/>
          <w:noProof/>
          <w:szCs w:val="24"/>
        </w:rPr>
        <w:t>Progress in Neurobiology</w:t>
      </w:r>
      <w:r w:rsidRPr="00EB50C9">
        <w:rPr>
          <w:rFonts w:ascii="Calibri" w:hAnsi="Calibri" w:cs="Calibri"/>
          <w:noProof/>
          <w:szCs w:val="24"/>
        </w:rPr>
        <w:t xml:space="preserve">, </w:t>
      </w:r>
      <w:r w:rsidRPr="00EB50C9">
        <w:rPr>
          <w:rFonts w:ascii="Calibri" w:hAnsi="Calibri" w:cs="Calibri"/>
          <w:i/>
          <w:iCs/>
          <w:noProof/>
          <w:szCs w:val="24"/>
        </w:rPr>
        <w:t>79</w:t>
      </w:r>
      <w:r w:rsidRPr="00EB50C9">
        <w:rPr>
          <w:rFonts w:ascii="Calibri" w:hAnsi="Calibri" w:cs="Calibri"/>
          <w:noProof/>
          <w:szCs w:val="24"/>
        </w:rPr>
        <w:t>(1), 1–48. http://doi.org/10.1016/j.pneurobio.2006.04.005</w:t>
      </w:r>
    </w:p>
    <w:p w14:paraId="2A3E596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yan, J. D., &amp; Cohen, N. J. (2004). Processing and short-term retention of relational information in amnesia.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42</w:t>
      </w:r>
      <w:r w:rsidRPr="00EB50C9">
        <w:rPr>
          <w:rFonts w:ascii="Calibri" w:hAnsi="Calibri" w:cs="Calibri"/>
          <w:noProof/>
          <w:szCs w:val="24"/>
        </w:rPr>
        <w:t>(4), 497–511. Retrieved from http://www.ncbi.nlm.nih.gov/pubmed/14728922</w:t>
      </w:r>
    </w:p>
    <w:p w14:paraId="34F8A2A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Ryan, L., Lin, C.-Y., Ketcham, K., &amp; Nadel, L. (2009). The role of medial temporal lobe in retrieving spatial and nonspatial relations from episodic and semantic memory. </w:t>
      </w:r>
      <w:r w:rsidRPr="00EB50C9">
        <w:rPr>
          <w:rFonts w:ascii="Calibri" w:hAnsi="Calibri" w:cs="Calibri"/>
          <w:i/>
          <w:iCs/>
          <w:noProof/>
          <w:szCs w:val="24"/>
        </w:rPr>
        <w:t>Hippocampus</w:t>
      </w:r>
      <w:r w:rsidRPr="00EB50C9">
        <w:rPr>
          <w:rFonts w:ascii="Calibri" w:hAnsi="Calibri" w:cs="Calibri"/>
          <w:noProof/>
          <w:szCs w:val="24"/>
        </w:rPr>
        <w:t xml:space="preserve">, NA-NA. </w:t>
      </w:r>
      <w:r w:rsidRPr="00EB50C9">
        <w:rPr>
          <w:rFonts w:ascii="Calibri" w:hAnsi="Calibri" w:cs="Calibri"/>
          <w:noProof/>
          <w:szCs w:val="24"/>
        </w:rPr>
        <w:lastRenderedPageBreak/>
        <w:t>http://doi.org/10.1002/hipo.20607</w:t>
      </w:r>
    </w:p>
    <w:p w14:paraId="4185B40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4157F03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arel, A., Finkelstein, A., Las, L., &amp; Ulanovsky, N. (2017). Vectorial representation of spatial goals in the hippocampus of bats.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355</w:t>
      </w:r>
      <w:r w:rsidRPr="00EB50C9">
        <w:rPr>
          <w:rFonts w:ascii="Calibri" w:hAnsi="Calibri" w:cs="Calibri"/>
          <w:noProof/>
          <w:szCs w:val="24"/>
        </w:rPr>
        <w:t>(6321), 176–180. http://doi.org/10.1126/science.aak9589</w:t>
      </w:r>
    </w:p>
    <w:p w14:paraId="65A85ED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EB50C9">
        <w:rPr>
          <w:rFonts w:ascii="Calibri" w:hAnsi="Calibri" w:cs="Calibri"/>
          <w:i/>
          <w:iCs/>
          <w:noProof/>
          <w:szCs w:val="24"/>
        </w:rPr>
        <w:t>Philosophical Transactions of the Royal Society B: Biological Sciences</w:t>
      </w:r>
      <w:r w:rsidRPr="00EB50C9">
        <w:rPr>
          <w:rFonts w:ascii="Calibri" w:hAnsi="Calibri" w:cs="Calibri"/>
          <w:noProof/>
          <w:szCs w:val="24"/>
        </w:rPr>
        <w:t xml:space="preserve">, </w:t>
      </w:r>
      <w:r w:rsidRPr="00EB50C9">
        <w:rPr>
          <w:rFonts w:ascii="Calibri" w:hAnsi="Calibri" w:cs="Calibri"/>
          <w:i/>
          <w:iCs/>
          <w:noProof/>
          <w:szCs w:val="24"/>
        </w:rPr>
        <w:t>372</w:t>
      </w:r>
      <w:r w:rsidRPr="00EB50C9">
        <w:rPr>
          <w:rFonts w:ascii="Calibri" w:hAnsi="Calibri" w:cs="Calibri"/>
          <w:noProof/>
          <w:szCs w:val="24"/>
        </w:rPr>
        <w:t>(1711), 20160049. http://doi.org/10.1098/rstb.2016.0049</w:t>
      </w:r>
    </w:p>
    <w:p w14:paraId="074BB35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iller, D., Eichenbaum, H., Buffalo, E. A., Davachi, L., Foster, D. J., Leutgeb, S., &amp; Ranganath, C. (2015). Memory and Space: Towards an Understanding of the Cognitive Map. </w:t>
      </w:r>
      <w:r w:rsidRPr="00EB50C9">
        <w:rPr>
          <w:rFonts w:ascii="Calibri" w:hAnsi="Calibri" w:cs="Calibri"/>
          <w:i/>
          <w:iCs/>
          <w:noProof/>
          <w:szCs w:val="24"/>
        </w:rPr>
        <w:t>Journal of Neuroscience</w:t>
      </w:r>
      <w:r w:rsidRPr="00EB50C9">
        <w:rPr>
          <w:rFonts w:ascii="Calibri" w:hAnsi="Calibri" w:cs="Calibri"/>
          <w:noProof/>
          <w:szCs w:val="24"/>
        </w:rPr>
        <w:t xml:space="preserve">, </w:t>
      </w:r>
      <w:r w:rsidRPr="00EB50C9">
        <w:rPr>
          <w:rFonts w:ascii="Calibri" w:hAnsi="Calibri" w:cs="Calibri"/>
          <w:i/>
          <w:iCs/>
          <w:noProof/>
          <w:szCs w:val="24"/>
        </w:rPr>
        <w:t>35</w:t>
      </w:r>
      <w:r w:rsidRPr="00EB50C9">
        <w:rPr>
          <w:rFonts w:ascii="Calibri" w:hAnsi="Calibri" w:cs="Calibri"/>
          <w:noProof/>
          <w:szCs w:val="24"/>
        </w:rPr>
        <w:t>(41), 13904–13911. http://doi.org/10.1523/JNEUROSCI.2618-15.2015</w:t>
      </w:r>
    </w:p>
    <w:p w14:paraId="7E2C5B9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ultheis, M. T., Himelstein, J., &amp; Rizzo, A. a. (2002). Virtual reality and neuropsychology: upgrading the current tools. </w:t>
      </w:r>
      <w:r w:rsidRPr="00EB50C9">
        <w:rPr>
          <w:rFonts w:ascii="Calibri" w:hAnsi="Calibri" w:cs="Calibri"/>
          <w:i/>
          <w:iCs/>
          <w:noProof/>
          <w:szCs w:val="24"/>
        </w:rPr>
        <w:t>The Journal of Head Trauma Rehabilitation</w:t>
      </w:r>
      <w:r w:rsidRPr="00EB50C9">
        <w:rPr>
          <w:rFonts w:ascii="Calibri" w:hAnsi="Calibri" w:cs="Calibri"/>
          <w:noProof/>
          <w:szCs w:val="24"/>
        </w:rPr>
        <w:t xml:space="preserve">, </w:t>
      </w:r>
      <w:r w:rsidRPr="00EB50C9">
        <w:rPr>
          <w:rFonts w:ascii="Calibri" w:hAnsi="Calibri" w:cs="Calibri"/>
          <w:i/>
          <w:iCs/>
          <w:noProof/>
          <w:szCs w:val="24"/>
        </w:rPr>
        <w:t>17</w:t>
      </w:r>
      <w:r w:rsidRPr="00EB50C9">
        <w:rPr>
          <w:rFonts w:ascii="Calibri" w:hAnsi="Calibri" w:cs="Calibri"/>
          <w:noProof/>
          <w:szCs w:val="24"/>
        </w:rPr>
        <w:t>(5), 378–394. http://doi.org/10.1097/00001199-200210000-00002</w:t>
      </w:r>
    </w:p>
    <w:p w14:paraId="06C265C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53</w:t>
      </w:r>
      <w:r w:rsidRPr="00EB50C9">
        <w:rPr>
          <w:rFonts w:ascii="Calibri" w:hAnsi="Calibri" w:cs="Calibri"/>
          <w:noProof/>
          <w:szCs w:val="24"/>
        </w:rPr>
        <w:t>(March), 179–188. http://doi.org/10.1016/j.neuroimage.2017.03.061</w:t>
      </w:r>
    </w:p>
    <w:p w14:paraId="6AC86148"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53</w:t>
      </w:r>
      <w:r w:rsidRPr="00EB50C9">
        <w:rPr>
          <w:rFonts w:ascii="Calibri" w:hAnsi="Calibri" w:cs="Calibri"/>
          <w:noProof/>
          <w:szCs w:val="24"/>
        </w:rPr>
        <w:t>(March), 179–188. http://doi.org/10.1016/j.neuroimage.2017.03.061</w:t>
      </w:r>
    </w:p>
    <w:p w14:paraId="2448F20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chwarb, H., Johnson, C. L., McGarry, M. D. J., &amp; Cohen, N. J. (2016). Medial temporal lobe viscoelasticity and relational memory performance. </w:t>
      </w:r>
      <w:r w:rsidRPr="00EB50C9">
        <w:rPr>
          <w:rFonts w:ascii="Calibri" w:hAnsi="Calibri" w:cs="Calibri"/>
          <w:i/>
          <w:iCs/>
          <w:noProof/>
          <w:szCs w:val="24"/>
        </w:rPr>
        <w:t>NeuroImage</w:t>
      </w:r>
      <w:r w:rsidRPr="00EB50C9">
        <w:rPr>
          <w:rFonts w:ascii="Calibri" w:hAnsi="Calibri" w:cs="Calibri"/>
          <w:noProof/>
          <w:szCs w:val="24"/>
        </w:rPr>
        <w:t xml:space="preserve">, </w:t>
      </w:r>
      <w:r w:rsidRPr="00EB50C9">
        <w:rPr>
          <w:rFonts w:ascii="Calibri" w:hAnsi="Calibri" w:cs="Calibri"/>
          <w:i/>
          <w:iCs/>
          <w:noProof/>
          <w:szCs w:val="24"/>
        </w:rPr>
        <w:t>132</w:t>
      </w:r>
      <w:r w:rsidRPr="00EB50C9">
        <w:rPr>
          <w:rFonts w:ascii="Calibri" w:hAnsi="Calibri" w:cs="Calibri"/>
          <w:noProof/>
          <w:szCs w:val="24"/>
        </w:rPr>
        <w:t>, 534–541. http://doi.org/10.1016/j.neuroimage.2016.02.059</w:t>
      </w:r>
    </w:p>
    <w:p w14:paraId="1D78EB1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ederberg, P. B., Howard, M. W., &amp; Kahana, M. J. (2008). A context-based theory of recency and contiguity in free recall.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115</w:t>
      </w:r>
      <w:r w:rsidRPr="00EB50C9">
        <w:rPr>
          <w:rFonts w:ascii="Calibri" w:hAnsi="Calibri" w:cs="Calibri"/>
          <w:noProof/>
          <w:szCs w:val="24"/>
        </w:rPr>
        <w:t>(4), 893–912. http://doi.org/10.1037/a0013396</w:t>
      </w:r>
    </w:p>
    <w:p w14:paraId="42E01D03"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ei, Y., Arora, P. K., Skolnick, P., &amp; Paul, I. A. (1992). Spatial learning impairment in a murine model of AIDS. </w:t>
      </w:r>
      <w:r w:rsidRPr="00EB50C9">
        <w:rPr>
          <w:rFonts w:ascii="Calibri" w:hAnsi="Calibri" w:cs="Calibri"/>
          <w:i/>
          <w:iCs/>
          <w:noProof/>
          <w:szCs w:val="24"/>
        </w:rPr>
        <w:t>FASEB Journal</w:t>
      </w:r>
      <w:r w:rsidRPr="00EB50C9">
        <w:rPr>
          <w:rFonts w:ascii="Calibri" w:hAnsi="Calibri" w:cs="Calibri"/>
          <w:noProof/>
          <w:szCs w:val="24"/>
        </w:rPr>
        <w:t xml:space="preserve">, </w:t>
      </w:r>
      <w:r w:rsidRPr="00EB50C9">
        <w:rPr>
          <w:rFonts w:ascii="Calibri" w:hAnsi="Calibri" w:cs="Calibri"/>
          <w:i/>
          <w:iCs/>
          <w:noProof/>
          <w:szCs w:val="24"/>
        </w:rPr>
        <w:t>6</w:t>
      </w:r>
      <w:r w:rsidRPr="00EB50C9">
        <w:rPr>
          <w:rFonts w:ascii="Calibri" w:hAnsi="Calibri" w:cs="Calibri"/>
          <w:noProof/>
          <w:szCs w:val="24"/>
        </w:rPr>
        <w:t>(11).</w:t>
      </w:r>
    </w:p>
    <w:p w14:paraId="2AC5CA6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haban, A., Bansal, S., Liu, Z., Essa, I., &amp; Boots, B. (2017). One-Shot Learning for Semantic Segmentation. Retrieved from http://arxiv.org/abs/1709.03410</w:t>
      </w:r>
    </w:p>
    <w:p w14:paraId="00F2310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Shankar, K. H., &amp; Howard, M. W. (2015). Neural mechanism to simulate a scale-invariant future timeline, 5. http://doi.org/10.1162/NECO_a_00891</w:t>
      </w:r>
    </w:p>
    <w:p w14:paraId="6650879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hannon, C. E. (1948). A mathematical theory of communication. </w:t>
      </w:r>
      <w:r w:rsidRPr="00EB50C9">
        <w:rPr>
          <w:rFonts w:ascii="Calibri" w:hAnsi="Calibri" w:cs="Calibri"/>
          <w:i/>
          <w:iCs/>
          <w:noProof/>
          <w:szCs w:val="24"/>
        </w:rPr>
        <w:t>The Bell System Technical Journal</w:t>
      </w:r>
      <w:r w:rsidRPr="00EB50C9">
        <w:rPr>
          <w:rFonts w:ascii="Calibri" w:hAnsi="Calibri" w:cs="Calibri"/>
          <w:noProof/>
          <w:szCs w:val="24"/>
        </w:rPr>
        <w:t xml:space="preserve">, </w:t>
      </w:r>
      <w:r w:rsidRPr="00EB50C9">
        <w:rPr>
          <w:rFonts w:ascii="Calibri" w:hAnsi="Calibri" w:cs="Calibri"/>
          <w:i/>
          <w:iCs/>
          <w:noProof/>
          <w:szCs w:val="24"/>
        </w:rPr>
        <w:t>27</w:t>
      </w:r>
      <w:r w:rsidRPr="00EB50C9">
        <w:rPr>
          <w:rFonts w:ascii="Calibri" w:hAnsi="Calibri" w:cs="Calibri"/>
          <w:noProof/>
          <w:szCs w:val="24"/>
        </w:rPr>
        <w:t>(July 1928), 379–423. http://doi.org/10.1145/584091.584093</w:t>
      </w:r>
    </w:p>
    <w:p w14:paraId="3A6E1A0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A. D., McKeith, L., &amp; Howard, C. J. (2013). The development of path integration: Combining estimations of distance and heading. </w:t>
      </w:r>
      <w:r w:rsidRPr="00EB50C9">
        <w:rPr>
          <w:rFonts w:ascii="Calibri" w:hAnsi="Calibri" w:cs="Calibri"/>
          <w:i/>
          <w:iCs/>
          <w:noProof/>
          <w:szCs w:val="24"/>
        </w:rPr>
        <w:t>Experimental Brain Research</w:t>
      </w:r>
      <w:r w:rsidRPr="00EB50C9">
        <w:rPr>
          <w:rFonts w:ascii="Calibri" w:hAnsi="Calibri" w:cs="Calibri"/>
          <w:noProof/>
          <w:szCs w:val="24"/>
        </w:rPr>
        <w:t xml:space="preserve">, </w:t>
      </w:r>
      <w:r w:rsidRPr="00EB50C9">
        <w:rPr>
          <w:rFonts w:ascii="Calibri" w:hAnsi="Calibri" w:cs="Calibri"/>
          <w:i/>
          <w:iCs/>
          <w:noProof/>
          <w:szCs w:val="24"/>
        </w:rPr>
        <w:t>231</w:t>
      </w:r>
      <w:r w:rsidRPr="00EB50C9">
        <w:rPr>
          <w:rFonts w:ascii="Calibri" w:hAnsi="Calibri" w:cs="Calibri"/>
          <w:noProof/>
          <w:szCs w:val="24"/>
        </w:rPr>
        <w:t>(4), 445–455. http://doi.org/10.1007/s00221-013-3709-8</w:t>
      </w:r>
    </w:p>
    <w:p w14:paraId="2CE934A5"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T. G., Lange, G. D., &amp; Marks, W. B. (1996). Review article Fractal methods and results in cellular </w:t>
      </w:r>
      <w:r w:rsidRPr="00EB50C9">
        <w:rPr>
          <w:rFonts w:ascii="Calibri" w:hAnsi="Calibri" w:cs="Calibri"/>
          <w:noProof/>
          <w:szCs w:val="24"/>
        </w:rPr>
        <w:lastRenderedPageBreak/>
        <w:t xml:space="preserve">morphology - dimensions , lacunarity and multifractals, </w:t>
      </w:r>
      <w:r w:rsidRPr="00EB50C9">
        <w:rPr>
          <w:rFonts w:ascii="Calibri" w:hAnsi="Calibri" w:cs="Calibri"/>
          <w:i/>
          <w:iCs/>
          <w:noProof/>
          <w:szCs w:val="24"/>
        </w:rPr>
        <w:t>69</w:t>
      </w:r>
      <w:r w:rsidRPr="00EB50C9">
        <w:rPr>
          <w:rFonts w:ascii="Calibri" w:hAnsi="Calibri" w:cs="Calibri"/>
          <w:noProof/>
          <w:szCs w:val="24"/>
        </w:rPr>
        <w:t>. http://doi.org/10.1016/S0165-0270(96)00080-5</w:t>
      </w:r>
    </w:p>
    <w:p w14:paraId="099556F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mith, M. Lou, &amp; Milner, B. (1981). The role of the right hippocampus in the recall of spatial location. </w:t>
      </w:r>
      <w:r w:rsidRPr="00EB50C9">
        <w:rPr>
          <w:rFonts w:ascii="Calibri" w:hAnsi="Calibri" w:cs="Calibri"/>
          <w:i/>
          <w:iCs/>
          <w:noProof/>
          <w:szCs w:val="24"/>
        </w:rPr>
        <w:t>Neuropsychologia</w:t>
      </w:r>
      <w:r w:rsidRPr="00EB50C9">
        <w:rPr>
          <w:rFonts w:ascii="Calibri" w:hAnsi="Calibri" w:cs="Calibri"/>
          <w:noProof/>
          <w:szCs w:val="24"/>
        </w:rPr>
        <w:t xml:space="preserve">, </w:t>
      </w:r>
      <w:r w:rsidRPr="00EB50C9">
        <w:rPr>
          <w:rFonts w:ascii="Calibri" w:hAnsi="Calibri" w:cs="Calibri"/>
          <w:i/>
          <w:iCs/>
          <w:noProof/>
          <w:szCs w:val="24"/>
        </w:rPr>
        <w:t>19</w:t>
      </w:r>
      <w:r w:rsidRPr="00EB50C9">
        <w:rPr>
          <w:rFonts w:ascii="Calibri" w:hAnsi="Calibri" w:cs="Calibri"/>
          <w:noProof/>
          <w:szCs w:val="24"/>
        </w:rPr>
        <w:t>(6), 781–793. http://doi.org/10.1016/0028-3932(81)90090-7</w:t>
      </w:r>
    </w:p>
    <w:p w14:paraId="4135FDF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nyder, J. P. (1987). </w:t>
      </w:r>
      <w:r w:rsidRPr="00EB50C9">
        <w:rPr>
          <w:rFonts w:ascii="Calibri" w:hAnsi="Calibri" w:cs="Calibri"/>
          <w:i/>
          <w:iCs/>
          <w:noProof/>
          <w:szCs w:val="24"/>
        </w:rPr>
        <w:t>Map Projections: A Working Manual</w:t>
      </w:r>
      <w:r w:rsidRPr="00EB50C9">
        <w:rPr>
          <w:rFonts w:ascii="Calibri" w:hAnsi="Calibri" w:cs="Calibri"/>
          <w:noProof/>
          <w:szCs w:val="24"/>
        </w:rPr>
        <w:t xml:space="preserve">. </w:t>
      </w:r>
      <w:r w:rsidRPr="00EB50C9">
        <w:rPr>
          <w:rFonts w:ascii="Calibri" w:hAnsi="Calibri" w:cs="Calibri"/>
          <w:i/>
          <w:iCs/>
          <w:noProof/>
          <w:szCs w:val="24"/>
        </w:rPr>
        <w:t>U.S. Geological Survey Professional Paper 1395</w:t>
      </w:r>
      <w:r w:rsidRPr="00EB50C9">
        <w:rPr>
          <w:rFonts w:ascii="Calibri" w:hAnsi="Calibri" w:cs="Calibri"/>
          <w:noProof/>
          <w:szCs w:val="24"/>
        </w:rPr>
        <w:t>. http://doi.org/10.2307/1774978</w:t>
      </w:r>
    </w:p>
    <w:p w14:paraId="4F5D14C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6), 715–725. http://doi.org/10.1002/hipo.1087</w:t>
      </w:r>
    </w:p>
    <w:p w14:paraId="40F399B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quire, L. R., &amp; Zola-Morgan, S. (1991). The medial temporal lobe memory system. </w:t>
      </w:r>
      <w:r w:rsidRPr="00EB50C9">
        <w:rPr>
          <w:rFonts w:ascii="Calibri" w:hAnsi="Calibri" w:cs="Calibri"/>
          <w:i/>
          <w:iCs/>
          <w:noProof/>
          <w:szCs w:val="24"/>
        </w:rPr>
        <w:t>Science (New York, N.Y.)</w:t>
      </w:r>
      <w:r w:rsidRPr="00EB50C9">
        <w:rPr>
          <w:rFonts w:ascii="Calibri" w:hAnsi="Calibri" w:cs="Calibri"/>
          <w:noProof/>
          <w:szCs w:val="24"/>
        </w:rPr>
        <w:t xml:space="preserve">, </w:t>
      </w:r>
      <w:r w:rsidRPr="00EB50C9">
        <w:rPr>
          <w:rFonts w:ascii="Calibri" w:hAnsi="Calibri" w:cs="Calibri"/>
          <w:i/>
          <w:iCs/>
          <w:noProof/>
          <w:szCs w:val="24"/>
        </w:rPr>
        <w:t>253</w:t>
      </w:r>
      <w:r w:rsidRPr="00EB50C9">
        <w:rPr>
          <w:rFonts w:ascii="Calibri" w:hAnsi="Calibri" w:cs="Calibri"/>
          <w:noProof/>
          <w:szCs w:val="24"/>
        </w:rPr>
        <w:t>(5026), 1380–6. Retrieved from http://www.ncbi.nlm.nih.gov/pubmed/1896849</w:t>
      </w:r>
    </w:p>
    <w:p w14:paraId="5C5C155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Stern, C. E., Sherman, S. J., Kirchhoff, B. A., &amp; Hasselmo, M. E. (2001). Medial temporal and prefrontal contributions to working memory tasks with novel and familiar stimuli.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11</w:t>
      </w:r>
      <w:r w:rsidRPr="00EB50C9">
        <w:rPr>
          <w:rFonts w:ascii="Calibri" w:hAnsi="Calibri" w:cs="Calibri"/>
          <w:noProof/>
          <w:szCs w:val="24"/>
        </w:rPr>
        <w:t>(4), 337–346. http://doi.org/10.1002/hipo.1048</w:t>
      </w:r>
    </w:p>
    <w:p w14:paraId="53AC4024"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aube, J. S., Muller, R. U., &amp; Ranck, J. B. (1990). Head-direction cells recorded from the postsubiculum in freely moving rats. I. Description and quantitative analysis. </w:t>
      </w:r>
      <w:r w:rsidRPr="00EB50C9">
        <w:rPr>
          <w:rFonts w:ascii="Calibri" w:hAnsi="Calibri" w:cs="Calibri"/>
          <w:i/>
          <w:iCs/>
          <w:noProof/>
          <w:szCs w:val="24"/>
        </w:rPr>
        <w:t>The Journal of Neuroscience : The Official Journal of the Society for Neuroscience</w:t>
      </w:r>
      <w:r w:rsidRPr="00EB50C9">
        <w:rPr>
          <w:rFonts w:ascii="Calibri" w:hAnsi="Calibri" w:cs="Calibri"/>
          <w:noProof/>
          <w:szCs w:val="24"/>
        </w:rPr>
        <w:t xml:space="preserve">, </w:t>
      </w:r>
      <w:r w:rsidRPr="00EB50C9">
        <w:rPr>
          <w:rFonts w:ascii="Calibri" w:hAnsi="Calibri" w:cs="Calibri"/>
          <w:i/>
          <w:iCs/>
          <w:noProof/>
          <w:szCs w:val="24"/>
        </w:rPr>
        <w:t>10</w:t>
      </w:r>
      <w:r w:rsidRPr="00EB50C9">
        <w:rPr>
          <w:rFonts w:ascii="Calibri" w:hAnsi="Calibri" w:cs="Calibri"/>
          <w:noProof/>
          <w:szCs w:val="24"/>
        </w:rPr>
        <w:t>(2), 420–35. http://doi.org/10.1212/01.wnl.0000299117.48935.2e</w:t>
      </w:r>
    </w:p>
    <w:p w14:paraId="12257721"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avares, R. M., Mendelsohn, A., Grossman, Y., Williams, C. H., Shapiro, M., Trope, Y., &amp; Schiller, D. (2015). A Map for Social Navigation in the Human Brain. </w:t>
      </w:r>
      <w:r w:rsidRPr="00EB50C9">
        <w:rPr>
          <w:rFonts w:ascii="Calibri" w:hAnsi="Calibri" w:cs="Calibri"/>
          <w:i/>
          <w:iCs/>
          <w:noProof/>
          <w:szCs w:val="24"/>
        </w:rPr>
        <w:t>Neuron</w:t>
      </w:r>
      <w:r w:rsidRPr="00EB50C9">
        <w:rPr>
          <w:rFonts w:ascii="Calibri" w:hAnsi="Calibri" w:cs="Calibri"/>
          <w:noProof/>
          <w:szCs w:val="24"/>
        </w:rPr>
        <w:t xml:space="preserve">, </w:t>
      </w:r>
      <w:r w:rsidRPr="00EB50C9">
        <w:rPr>
          <w:rFonts w:ascii="Calibri" w:hAnsi="Calibri" w:cs="Calibri"/>
          <w:i/>
          <w:iCs/>
          <w:noProof/>
          <w:szCs w:val="24"/>
        </w:rPr>
        <w:t>87</w:t>
      </w:r>
      <w:r w:rsidRPr="00EB50C9">
        <w:rPr>
          <w:rFonts w:ascii="Calibri" w:hAnsi="Calibri" w:cs="Calibri"/>
          <w:noProof/>
          <w:szCs w:val="24"/>
        </w:rPr>
        <w:t>(1), 231–243. http://doi.org/10.1016/j.neuron.2015.06.011</w:t>
      </w:r>
    </w:p>
    <w:p w14:paraId="4257DC7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olman, E. C. (1948). Cognitive maps in rats and men. </w:t>
      </w:r>
      <w:r w:rsidRPr="00EB50C9">
        <w:rPr>
          <w:rFonts w:ascii="Calibri" w:hAnsi="Calibri" w:cs="Calibri"/>
          <w:i/>
          <w:iCs/>
          <w:noProof/>
          <w:szCs w:val="24"/>
        </w:rPr>
        <w:t>Psychological Review</w:t>
      </w:r>
      <w:r w:rsidRPr="00EB50C9">
        <w:rPr>
          <w:rFonts w:ascii="Calibri" w:hAnsi="Calibri" w:cs="Calibri"/>
          <w:noProof/>
          <w:szCs w:val="24"/>
        </w:rPr>
        <w:t xml:space="preserve">, </w:t>
      </w:r>
      <w:r w:rsidRPr="00EB50C9">
        <w:rPr>
          <w:rFonts w:ascii="Calibri" w:hAnsi="Calibri" w:cs="Calibri"/>
          <w:i/>
          <w:iCs/>
          <w:noProof/>
          <w:szCs w:val="24"/>
        </w:rPr>
        <w:t>55</w:t>
      </w:r>
      <w:r w:rsidRPr="00EB50C9">
        <w:rPr>
          <w:rFonts w:ascii="Calibri" w:hAnsi="Calibri" w:cs="Calibri"/>
          <w:noProof/>
          <w:szCs w:val="24"/>
        </w:rPr>
        <w:t>(4), 189–208. http://doi.org/10.1037/h0061626</w:t>
      </w:r>
    </w:p>
    <w:p w14:paraId="3FB2ADC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rullier, O., Wiener, S. I., Berthoz, A., &amp; Meyer, J.-A. (1997). Biologically Based Artificial Navigation Systems: Review and Prospects. </w:t>
      </w:r>
      <w:r w:rsidRPr="00EB50C9">
        <w:rPr>
          <w:rFonts w:ascii="Calibri" w:hAnsi="Calibri" w:cs="Calibri"/>
          <w:i/>
          <w:iCs/>
          <w:noProof/>
          <w:szCs w:val="24"/>
        </w:rPr>
        <w:t>Progress in Neurobiology</w:t>
      </w:r>
      <w:r w:rsidRPr="00EB50C9">
        <w:rPr>
          <w:rFonts w:ascii="Calibri" w:hAnsi="Calibri" w:cs="Calibri"/>
          <w:noProof/>
          <w:szCs w:val="24"/>
        </w:rPr>
        <w:t xml:space="preserve">, </w:t>
      </w:r>
      <w:r w:rsidRPr="00EB50C9">
        <w:rPr>
          <w:rFonts w:ascii="Calibri" w:hAnsi="Calibri" w:cs="Calibri"/>
          <w:i/>
          <w:iCs/>
          <w:noProof/>
          <w:szCs w:val="24"/>
        </w:rPr>
        <w:t>51</w:t>
      </w:r>
      <w:r w:rsidRPr="00EB50C9">
        <w:rPr>
          <w:rFonts w:ascii="Calibri" w:hAnsi="Calibri" w:cs="Calibri"/>
          <w:noProof/>
          <w:szCs w:val="24"/>
        </w:rPr>
        <w:t>(5), 483–544. http://doi.org/10.1016/S0301-0082(96)00060-3</w:t>
      </w:r>
    </w:p>
    <w:p w14:paraId="44C0B91A"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1989). Memory: Performance, knowledge, and experience. </w:t>
      </w:r>
      <w:r w:rsidRPr="00EB50C9">
        <w:rPr>
          <w:rFonts w:ascii="Calibri" w:hAnsi="Calibri" w:cs="Calibri"/>
          <w:i/>
          <w:iCs/>
          <w:noProof/>
          <w:szCs w:val="24"/>
        </w:rPr>
        <w:t>European Journal of Cognitive Psychology</w:t>
      </w:r>
      <w:r w:rsidRPr="00EB50C9">
        <w:rPr>
          <w:rFonts w:ascii="Calibri" w:hAnsi="Calibri" w:cs="Calibri"/>
          <w:noProof/>
          <w:szCs w:val="24"/>
        </w:rPr>
        <w:t>. http://doi.org/10.1080/09541448908403069</w:t>
      </w:r>
    </w:p>
    <w:p w14:paraId="3089FB2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2002a). Episodic Memory: From Mind to Brain. </w:t>
      </w:r>
      <w:r w:rsidRPr="00EB50C9">
        <w:rPr>
          <w:rFonts w:ascii="Calibri" w:hAnsi="Calibri" w:cs="Calibri"/>
          <w:i/>
          <w:iCs/>
          <w:noProof/>
          <w:szCs w:val="24"/>
        </w:rPr>
        <w:t>Annual Review of Psychology</w:t>
      </w:r>
      <w:r w:rsidRPr="00EB50C9">
        <w:rPr>
          <w:rFonts w:ascii="Calibri" w:hAnsi="Calibri" w:cs="Calibri"/>
          <w:noProof/>
          <w:szCs w:val="24"/>
        </w:rPr>
        <w:t xml:space="preserve">, </w:t>
      </w:r>
      <w:r w:rsidRPr="00EB50C9">
        <w:rPr>
          <w:rFonts w:ascii="Calibri" w:hAnsi="Calibri" w:cs="Calibri"/>
          <w:i/>
          <w:iCs/>
          <w:noProof/>
          <w:szCs w:val="24"/>
        </w:rPr>
        <w:t>53</w:t>
      </w:r>
      <w:r w:rsidRPr="00EB50C9">
        <w:rPr>
          <w:rFonts w:ascii="Calibri" w:hAnsi="Calibri" w:cs="Calibri"/>
          <w:noProof/>
          <w:szCs w:val="24"/>
        </w:rPr>
        <w:t>(1), 1–25. http://doi.org/10.1146/annurev.psych.53.100901.135114</w:t>
      </w:r>
    </w:p>
    <w:p w14:paraId="3875DA4B"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Tulving, E. (2002b). Episodic Memory: From Mind to Brain. </w:t>
      </w:r>
      <w:r w:rsidRPr="00EB50C9">
        <w:rPr>
          <w:rFonts w:ascii="Calibri" w:hAnsi="Calibri" w:cs="Calibri"/>
          <w:i/>
          <w:iCs/>
          <w:noProof/>
          <w:szCs w:val="24"/>
        </w:rPr>
        <w:t>Annual Review of Psychology</w:t>
      </w:r>
      <w:r w:rsidRPr="00EB50C9">
        <w:rPr>
          <w:rFonts w:ascii="Calibri" w:hAnsi="Calibri" w:cs="Calibri"/>
          <w:noProof/>
          <w:szCs w:val="24"/>
        </w:rPr>
        <w:t xml:space="preserve">, </w:t>
      </w:r>
      <w:r w:rsidRPr="00EB50C9">
        <w:rPr>
          <w:rFonts w:ascii="Calibri" w:hAnsi="Calibri" w:cs="Calibri"/>
          <w:i/>
          <w:iCs/>
          <w:noProof/>
          <w:szCs w:val="24"/>
        </w:rPr>
        <w:t>53</w:t>
      </w:r>
      <w:r w:rsidRPr="00EB50C9">
        <w:rPr>
          <w:rFonts w:ascii="Calibri" w:hAnsi="Calibri" w:cs="Calibri"/>
          <w:noProof/>
          <w:szCs w:val="24"/>
        </w:rPr>
        <w:t>(1), 1–25. http://doi.org/10.1146/annurev.psych.53.100901.135114</w:t>
      </w:r>
    </w:p>
    <w:p w14:paraId="1C444D22"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Umeyama, S. (1991). Least-Squares Estimation of Transformation Parameters Between Two Point Patterns. </w:t>
      </w:r>
      <w:r w:rsidRPr="00EB50C9">
        <w:rPr>
          <w:rFonts w:ascii="Calibri" w:hAnsi="Calibri" w:cs="Calibri"/>
          <w:i/>
          <w:iCs/>
          <w:noProof/>
          <w:szCs w:val="24"/>
        </w:rPr>
        <w:t>IEEE Transactions on Pattern Analysis and Machine Intelligence</w:t>
      </w:r>
      <w:r w:rsidRPr="00EB50C9">
        <w:rPr>
          <w:rFonts w:ascii="Calibri" w:hAnsi="Calibri" w:cs="Calibri"/>
          <w:noProof/>
          <w:szCs w:val="24"/>
        </w:rPr>
        <w:t>. http://doi.org/10.1109/34.88573</w:t>
      </w:r>
    </w:p>
    <w:p w14:paraId="034FDBA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Uttal, D. H., &amp; Chiong, C. (2004). Seeing space in more than one way: Children’s use of higher order patterns in spatial memory and cognition. In G. L. Allen (Ed.), </w:t>
      </w:r>
      <w:r w:rsidRPr="00EB50C9">
        <w:rPr>
          <w:rFonts w:ascii="Calibri" w:hAnsi="Calibri" w:cs="Calibri"/>
          <w:i/>
          <w:iCs/>
          <w:noProof/>
          <w:szCs w:val="24"/>
        </w:rPr>
        <w:t>Human spatial memory: Remembering where</w:t>
      </w:r>
      <w:r w:rsidRPr="00EB50C9">
        <w:rPr>
          <w:rFonts w:ascii="Calibri" w:hAnsi="Calibri" w:cs="Calibri"/>
          <w:noProof/>
          <w:szCs w:val="24"/>
        </w:rPr>
        <w:t xml:space="preserve"> (pp. 125–142). Mahwah, NJ: Erlbaum.</w:t>
      </w:r>
    </w:p>
    <w:p w14:paraId="29AB833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n der Spoel, E., Rozing, M. P., Houwing-Duistermaat, J. J., Eline Slagboom, P., Beekman, M., de Craen, </w:t>
      </w:r>
      <w:r w:rsidRPr="00EB50C9">
        <w:rPr>
          <w:rFonts w:ascii="Calibri" w:hAnsi="Calibri" w:cs="Calibri"/>
          <w:noProof/>
          <w:szCs w:val="24"/>
        </w:rPr>
        <w:lastRenderedPageBreak/>
        <w:t xml:space="preserve">A. J. M., … van Heemst, D. (2015). Siamese Neural Networks for One-Shot Image Recognition. </w:t>
      </w:r>
      <w:r w:rsidRPr="00EB50C9">
        <w:rPr>
          <w:rFonts w:ascii="Calibri" w:hAnsi="Calibri" w:cs="Calibri"/>
          <w:i/>
          <w:iCs/>
          <w:noProof/>
          <w:szCs w:val="24"/>
        </w:rPr>
        <w:t>Aging</w:t>
      </w:r>
      <w:r w:rsidRPr="00EB50C9">
        <w:rPr>
          <w:rFonts w:ascii="Calibri" w:hAnsi="Calibri" w:cs="Calibri"/>
          <w:noProof/>
          <w:szCs w:val="24"/>
        </w:rPr>
        <w:t xml:space="preserve">, </w:t>
      </w:r>
      <w:r w:rsidRPr="00EB50C9">
        <w:rPr>
          <w:rFonts w:ascii="Calibri" w:hAnsi="Calibri" w:cs="Calibri"/>
          <w:i/>
          <w:iCs/>
          <w:noProof/>
          <w:szCs w:val="24"/>
        </w:rPr>
        <w:t>7</w:t>
      </w:r>
      <w:r w:rsidRPr="00EB50C9">
        <w:rPr>
          <w:rFonts w:ascii="Calibri" w:hAnsi="Calibri" w:cs="Calibri"/>
          <w:noProof/>
          <w:szCs w:val="24"/>
        </w:rPr>
        <w:t>(11), 956–963. http://doi.org/10.1017/CBO9781107415324.004</w:t>
      </w:r>
    </w:p>
    <w:p w14:paraId="33D6C3F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n Hoesen, G. W., Rosene, D. L., &amp; Mesulam, M. M. (1979). Subicular input from temporal cortex in the rhesus monkey. </w:t>
      </w:r>
      <w:r w:rsidRPr="00EB50C9">
        <w:rPr>
          <w:rFonts w:ascii="Calibri" w:hAnsi="Calibri" w:cs="Calibri"/>
          <w:i/>
          <w:iCs/>
          <w:noProof/>
          <w:szCs w:val="24"/>
        </w:rPr>
        <w:t>Science (New York, N.Y.)</w:t>
      </w:r>
      <w:r w:rsidRPr="00EB50C9">
        <w:rPr>
          <w:rFonts w:ascii="Calibri" w:hAnsi="Calibri" w:cs="Calibri"/>
          <w:noProof/>
          <w:szCs w:val="24"/>
        </w:rPr>
        <w:t xml:space="preserve">, </w:t>
      </w:r>
      <w:r w:rsidRPr="00EB50C9">
        <w:rPr>
          <w:rFonts w:ascii="Calibri" w:hAnsi="Calibri" w:cs="Calibri"/>
          <w:i/>
          <w:iCs/>
          <w:noProof/>
          <w:szCs w:val="24"/>
        </w:rPr>
        <w:t>205</w:t>
      </w:r>
      <w:r w:rsidRPr="00EB50C9">
        <w:rPr>
          <w:rFonts w:ascii="Calibri" w:hAnsi="Calibri" w:cs="Calibri"/>
          <w:noProof/>
          <w:szCs w:val="24"/>
        </w:rPr>
        <w:t>(4406), 608–10. Retrieved from http://www.ncbi.nlm.nih.gov/pubmed/109926</w:t>
      </w:r>
    </w:p>
    <w:p w14:paraId="5129589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argha-Khadem, F. (1997). Differential Effects of Early Hippocampal Pathology on Episodic and Semantic Memory. </w:t>
      </w:r>
      <w:r w:rsidRPr="00EB50C9">
        <w:rPr>
          <w:rFonts w:ascii="Calibri" w:hAnsi="Calibri" w:cs="Calibri"/>
          <w:i/>
          <w:iCs/>
          <w:noProof/>
          <w:szCs w:val="24"/>
        </w:rPr>
        <w:t>Science</w:t>
      </w:r>
      <w:r w:rsidRPr="00EB50C9">
        <w:rPr>
          <w:rFonts w:ascii="Calibri" w:hAnsi="Calibri" w:cs="Calibri"/>
          <w:noProof/>
          <w:szCs w:val="24"/>
        </w:rPr>
        <w:t xml:space="preserve">, </w:t>
      </w:r>
      <w:r w:rsidRPr="00EB50C9">
        <w:rPr>
          <w:rFonts w:ascii="Calibri" w:hAnsi="Calibri" w:cs="Calibri"/>
          <w:i/>
          <w:iCs/>
          <w:noProof/>
          <w:szCs w:val="24"/>
        </w:rPr>
        <w:t>277</w:t>
      </w:r>
      <w:r w:rsidRPr="00EB50C9">
        <w:rPr>
          <w:rFonts w:ascii="Calibri" w:hAnsi="Calibri" w:cs="Calibri"/>
          <w:noProof/>
          <w:szCs w:val="24"/>
        </w:rPr>
        <w:t>(5324), 376–380. http://doi.org/10.1126/science.277.5324.376</w:t>
      </w:r>
    </w:p>
    <w:p w14:paraId="3A385B9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Voss, J. L., Bridge, D. J., Cohen, N. J., &amp; Walker, J. A. (2017). A Closer Look at the Hippocampus and Memory. </w:t>
      </w:r>
      <w:r w:rsidRPr="00EB50C9">
        <w:rPr>
          <w:rFonts w:ascii="Calibri" w:hAnsi="Calibri" w:cs="Calibri"/>
          <w:i/>
          <w:iCs/>
          <w:noProof/>
          <w:szCs w:val="24"/>
        </w:rPr>
        <w:t>Trends in Cognitive Sciences</w:t>
      </w:r>
      <w:r w:rsidRPr="00EB50C9">
        <w:rPr>
          <w:rFonts w:ascii="Calibri" w:hAnsi="Calibri" w:cs="Calibri"/>
          <w:noProof/>
          <w:szCs w:val="24"/>
        </w:rPr>
        <w:t>. http://doi.org/10.1016/j.tics.2017.05.008</w:t>
      </w:r>
    </w:p>
    <w:p w14:paraId="1F1F902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ng, J. X., Cohen, N. J., &amp; Voss, J. L. (2015). Covert rapid action-memory simulation (CRAMS): A hypothesis of hippocampal-prefrontal interactions for adaptive behavior. </w:t>
      </w:r>
      <w:r w:rsidRPr="00EB50C9">
        <w:rPr>
          <w:rFonts w:ascii="Calibri" w:hAnsi="Calibri" w:cs="Calibri"/>
          <w:i/>
          <w:iCs/>
          <w:noProof/>
          <w:szCs w:val="24"/>
        </w:rPr>
        <w:t>Neurobiology of Learning and Memory</w:t>
      </w:r>
      <w:r w:rsidRPr="00EB50C9">
        <w:rPr>
          <w:rFonts w:ascii="Calibri" w:hAnsi="Calibri" w:cs="Calibri"/>
          <w:noProof/>
          <w:szCs w:val="24"/>
        </w:rPr>
        <w:t xml:space="preserve">, </w:t>
      </w:r>
      <w:r w:rsidRPr="00EB50C9">
        <w:rPr>
          <w:rFonts w:ascii="Calibri" w:hAnsi="Calibri" w:cs="Calibri"/>
          <w:i/>
          <w:iCs/>
          <w:noProof/>
          <w:szCs w:val="24"/>
        </w:rPr>
        <w:t>117</w:t>
      </w:r>
      <w:r w:rsidRPr="00EB50C9">
        <w:rPr>
          <w:rFonts w:ascii="Calibri" w:hAnsi="Calibri" w:cs="Calibri"/>
          <w:noProof/>
          <w:szCs w:val="24"/>
        </w:rPr>
        <w:t>, 22–33. http://doi.org/10.1016/j.nlm.2014.04.003</w:t>
      </w:r>
    </w:p>
    <w:p w14:paraId="18EA9E4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rren, D. E., Duff, M. C., Cohen, N. J., &amp; Tranel, D. (2015). Hippocampus contributes to the maintenance but not the quality of visual information over time. </w:t>
      </w:r>
      <w:r w:rsidRPr="00EB50C9">
        <w:rPr>
          <w:rFonts w:ascii="Calibri" w:hAnsi="Calibri" w:cs="Calibri"/>
          <w:i/>
          <w:iCs/>
          <w:noProof/>
          <w:szCs w:val="24"/>
        </w:rPr>
        <w:t>Learning &amp; Memory</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1), 6–10. http://doi.org/10.1101/lm.037127.114</w:t>
      </w:r>
    </w:p>
    <w:p w14:paraId="7BC80A9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rren, D. E., Duff, M. C., Jensen, U., Tranel, D., &amp; Cohen, N. J. (2012). Hiding in plain view: Lesions of the medial temporal lobe impair online representation.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2</w:t>
      </w:r>
      <w:r w:rsidRPr="00EB50C9">
        <w:rPr>
          <w:rFonts w:ascii="Calibri" w:hAnsi="Calibri" w:cs="Calibri"/>
          <w:noProof/>
          <w:szCs w:val="24"/>
        </w:rPr>
        <w:t>(7), 1577–1588. http://doi.org/10.1002/hipo.21000</w:t>
      </w:r>
    </w:p>
    <w:p w14:paraId="444C725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atson, P. D., Voss, J. L., Warren, D. E., Tranel, D., &amp; Cohen, N. J. (2013). Spatial reconstruction by patients with hippocampal damage is dominated by relational memory errors. </w:t>
      </w:r>
      <w:r w:rsidRPr="00EB50C9">
        <w:rPr>
          <w:rFonts w:ascii="Calibri" w:hAnsi="Calibri" w:cs="Calibri"/>
          <w:i/>
          <w:iCs/>
          <w:noProof/>
          <w:szCs w:val="24"/>
        </w:rPr>
        <w:t>Hippocampus</w:t>
      </w:r>
      <w:r w:rsidRPr="00EB50C9">
        <w:rPr>
          <w:rFonts w:ascii="Calibri" w:hAnsi="Calibri" w:cs="Calibri"/>
          <w:noProof/>
          <w:szCs w:val="24"/>
        </w:rPr>
        <w:t xml:space="preserve">, </w:t>
      </w:r>
      <w:r w:rsidRPr="00EB50C9">
        <w:rPr>
          <w:rFonts w:ascii="Calibri" w:hAnsi="Calibri" w:cs="Calibri"/>
          <w:i/>
          <w:iCs/>
          <w:noProof/>
          <w:szCs w:val="24"/>
        </w:rPr>
        <w:t>23</w:t>
      </w:r>
      <w:r w:rsidRPr="00EB50C9">
        <w:rPr>
          <w:rFonts w:ascii="Calibri" w:hAnsi="Calibri" w:cs="Calibri"/>
          <w:noProof/>
          <w:szCs w:val="24"/>
        </w:rPr>
        <w:t>(7), 570–580. http://doi.org/10.1002/hipo.22115</w:t>
      </w:r>
    </w:p>
    <w:p w14:paraId="43CC5CAF"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olbers, T., &amp; Hegarty, M. (2010). What determines our navigational abilities? </w:t>
      </w:r>
      <w:r w:rsidRPr="00EB50C9">
        <w:rPr>
          <w:rFonts w:ascii="Calibri" w:hAnsi="Calibri" w:cs="Calibri"/>
          <w:i/>
          <w:iCs/>
          <w:noProof/>
          <w:szCs w:val="24"/>
        </w:rPr>
        <w:t>Trends in Cognitive Sciences</w:t>
      </w:r>
      <w:r w:rsidRPr="00EB50C9">
        <w:rPr>
          <w:rFonts w:ascii="Calibri" w:hAnsi="Calibri" w:cs="Calibri"/>
          <w:noProof/>
          <w:szCs w:val="24"/>
        </w:rPr>
        <w:t xml:space="preserve">, </w:t>
      </w:r>
      <w:r w:rsidRPr="00EB50C9">
        <w:rPr>
          <w:rFonts w:ascii="Calibri" w:hAnsi="Calibri" w:cs="Calibri"/>
          <w:i/>
          <w:iCs/>
          <w:noProof/>
          <w:szCs w:val="24"/>
        </w:rPr>
        <w:t>14</w:t>
      </w:r>
      <w:r w:rsidRPr="00EB50C9">
        <w:rPr>
          <w:rFonts w:ascii="Calibri" w:hAnsi="Calibri" w:cs="Calibri"/>
          <w:noProof/>
          <w:szCs w:val="24"/>
        </w:rPr>
        <w:t>(3), 138–146. http://doi.org/10.1016/j.tics.2010.01.001</w:t>
      </w:r>
    </w:p>
    <w:p w14:paraId="120C8BEE"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Wolf, M. J. P. (2010). Theorizing Navigable Space in Video Games. </w:t>
      </w:r>
      <w:r w:rsidRPr="00EB50C9">
        <w:rPr>
          <w:rFonts w:ascii="Calibri" w:hAnsi="Calibri" w:cs="Calibri"/>
          <w:i/>
          <w:iCs/>
          <w:noProof/>
          <w:szCs w:val="24"/>
        </w:rPr>
        <w:t>Logic and Structure of the Computer Game</w:t>
      </w:r>
      <w:r w:rsidRPr="00EB50C9">
        <w:rPr>
          <w:rFonts w:ascii="Calibri" w:hAnsi="Calibri" w:cs="Calibri"/>
          <w:noProof/>
          <w:szCs w:val="24"/>
        </w:rPr>
        <w:t>, 36–62.</w:t>
      </w:r>
    </w:p>
    <w:p w14:paraId="0660E196"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ee, T. S. L. (2012). </w:t>
      </w:r>
      <w:r w:rsidRPr="00EB50C9">
        <w:rPr>
          <w:rFonts w:ascii="Calibri" w:hAnsi="Calibri" w:cs="Calibri"/>
          <w:i/>
          <w:iCs/>
          <w:noProof/>
          <w:szCs w:val="24"/>
        </w:rPr>
        <w:t>Medial Temporal Lobe and Prefrontal Cortex Contributions to Memory Expressed on Short Timescales</w:t>
      </w:r>
      <w:r w:rsidRPr="00EB50C9">
        <w:rPr>
          <w:rFonts w:ascii="Calibri" w:hAnsi="Calibri" w:cs="Calibri"/>
          <w:noProof/>
          <w:szCs w:val="24"/>
        </w:rPr>
        <w:t>. University of Illinois Urbana-Champaign.</w:t>
      </w:r>
    </w:p>
    <w:p w14:paraId="4DBAECD7"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onelinas, A. P. (2013a). The hippocampus supports high-resolution binding in the service of perception, working memory and long-term memory.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54</w:t>
      </w:r>
      <w:r w:rsidRPr="00EB50C9">
        <w:rPr>
          <w:rFonts w:ascii="Calibri" w:hAnsi="Calibri" w:cs="Calibri"/>
          <w:noProof/>
          <w:szCs w:val="24"/>
        </w:rPr>
        <w:t>, 34–44. http://doi.org/10.1016/j.bbr.2013.05.030</w:t>
      </w:r>
    </w:p>
    <w:p w14:paraId="171CDA89"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Yonelinas, A. P. (2013b). The hippocampus supports high-resolution binding in the service of perception, working memory and long-term memory. </w:t>
      </w:r>
      <w:r w:rsidRPr="00EB50C9">
        <w:rPr>
          <w:rFonts w:ascii="Calibri" w:hAnsi="Calibri" w:cs="Calibri"/>
          <w:i/>
          <w:iCs/>
          <w:noProof/>
          <w:szCs w:val="24"/>
        </w:rPr>
        <w:t>Behavioural Brain Research</w:t>
      </w:r>
      <w:r w:rsidRPr="00EB50C9">
        <w:rPr>
          <w:rFonts w:ascii="Calibri" w:hAnsi="Calibri" w:cs="Calibri"/>
          <w:noProof/>
          <w:szCs w:val="24"/>
        </w:rPr>
        <w:t xml:space="preserve">, </w:t>
      </w:r>
      <w:r w:rsidRPr="00EB50C9">
        <w:rPr>
          <w:rFonts w:ascii="Calibri" w:hAnsi="Calibri" w:cs="Calibri"/>
          <w:i/>
          <w:iCs/>
          <w:noProof/>
          <w:szCs w:val="24"/>
        </w:rPr>
        <w:t>254</w:t>
      </w:r>
      <w:r w:rsidRPr="00EB50C9">
        <w:rPr>
          <w:rFonts w:ascii="Calibri" w:hAnsi="Calibri" w:cs="Calibri"/>
          <w:noProof/>
          <w:szCs w:val="24"/>
        </w:rPr>
        <w:t>, 34–44. http://doi.org/10.1016/j.bbr.2013.05.030</w:t>
      </w:r>
    </w:p>
    <w:p w14:paraId="48F878DC" w14:textId="77777777" w:rsidR="00EB50C9" w:rsidRPr="00EB50C9" w:rsidRDefault="00EB50C9" w:rsidP="00EB50C9">
      <w:pPr>
        <w:widowControl w:val="0"/>
        <w:autoSpaceDE w:val="0"/>
        <w:autoSpaceDN w:val="0"/>
        <w:adjustRightInd w:val="0"/>
        <w:spacing w:line="240" w:lineRule="auto"/>
        <w:ind w:left="480" w:hanging="480"/>
        <w:rPr>
          <w:rFonts w:ascii="Calibri" w:hAnsi="Calibri" w:cs="Calibri"/>
          <w:noProof/>
          <w:szCs w:val="24"/>
        </w:rPr>
      </w:pPr>
      <w:r w:rsidRPr="00EB50C9">
        <w:rPr>
          <w:rFonts w:ascii="Calibri" w:hAnsi="Calibri" w:cs="Calibri"/>
          <w:noProof/>
          <w:szCs w:val="24"/>
        </w:rPr>
        <w:t xml:space="preserve">Zacks, J. M., Speer, N. K., Swallow, K. M., Braver, T. S., &amp; Reynolds, J. R. (2007a). Event perception: A mind-brain perspective. </w:t>
      </w:r>
      <w:r w:rsidRPr="00EB50C9">
        <w:rPr>
          <w:rFonts w:ascii="Calibri" w:hAnsi="Calibri" w:cs="Calibri"/>
          <w:i/>
          <w:iCs/>
          <w:noProof/>
          <w:szCs w:val="24"/>
        </w:rPr>
        <w:t>Psychological Bulletin</w:t>
      </w:r>
      <w:r w:rsidRPr="00EB50C9">
        <w:rPr>
          <w:rFonts w:ascii="Calibri" w:hAnsi="Calibri" w:cs="Calibri"/>
          <w:noProof/>
          <w:szCs w:val="24"/>
        </w:rPr>
        <w:t xml:space="preserve">, </w:t>
      </w:r>
      <w:r w:rsidRPr="00EB50C9">
        <w:rPr>
          <w:rFonts w:ascii="Calibri" w:hAnsi="Calibri" w:cs="Calibri"/>
          <w:i/>
          <w:iCs/>
          <w:noProof/>
          <w:szCs w:val="24"/>
        </w:rPr>
        <w:t>133</w:t>
      </w:r>
      <w:r w:rsidRPr="00EB50C9">
        <w:rPr>
          <w:rFonts w:ascii="Calibri" w:hAnsi="Calibri" w:cs="Calibri"/>
          <w:noProof/>
          <w:szCs w:val="24"/>
        </w:rPr>
        <w:t>(2), 273–293. http://doi.org/10.1037/0033-2909.133.2.273</w:t>
      </w:r>
    </w:p>
    <w:p w14:paraId="5A61D386" w14:textId="37BB6B12" w:rsidR="009C43C4" w:rsidRDefault="00EB50C9" w:rsidP="004952D6">
      <w:pPr>
        <w:widowControl w:val="0"/>
        <w:autoSpaceDE w:val="0"/>
        <w:autoSpaceDN w:val="0"/>
        <w:adjustRightInd w:val="0"/>
        <w:spacing w:line="240" w:lineRule="auto"/>
        <w:ind w:left="480" w:hanging="480"/>
      </w:pPr>
      <w:r w:rsidRPr="00EB50C9">
        <w:rPr>
          <w:rFonts w:ascii="Calibri" w:hAnsi="Calibri" w:cs="Calibri"/>
          <w:noProof/>
          <w:szCs w:val="24"/>
        </w:rPr>
        <w:t xml:space="preserve">Zacks, J. M., Speer, N. K., Swallow, K. M., Braver, T. S., &amp; Reynolds, J. R. (2007b). Event perception: A mind-brain perspective. </w:t>
      </w:r>
      <w:r w:rsidRPr="00EB50C9">
        <w:rPr>
          <w:rFonts w:ascii="Calibri" w:hAnsi="Calibri" w:cs="Calibri"/>
          <w:i/>
          <w:iCs/>
          <w:noProof/>
          <w:szCs w:val="24"/>
        </w:rPr>
        <w:t>Psychological Bulletin</w:t>
      </w:r>
      <w:r w:rsidRPr="00EB50C9">
        <w:rPr>
          <w:rFonts w:ascii="Calibri" w:hAnsi="Calibri" w:cs="Calibri"/>
          <w:noProof/>
          <w:szCs w:val="24"/>
        </w:rPr>
        <w:t xml:space="preserve">, </w:t>
      </w:r>
      <w:r w:rsidRPr="00EB50C9">
        <w:rPr>
          <w:rFonts w:ascii="Calibri" w:hAnsi="Calibri" w:cs="Calibri"/>
          <w:i/>
          <w:iCs/>
          <w:noProof/>
          <w:szCs w:val="24"/>
        </w:rPr>
        <w:t>133</w:t>
      </w:r>
      <w:r w:rsidRPr="00EB50C9">
        <w:rPr>
          <w:rFonts w:ascii="Calibri" w:hAnsi="Calibri" w:cs="Calibri"/>
          <w:noProof/>
          <w:szCs w:val="24"/>
        </w:rPr>
        <w:t>(2), 273–293. http://doi.org/10.1037/0033-2909.133.2.273</w:t>
      </w:r>
      <w:r w:rsidR="00015541">
        <w:fldChar w:fldCharType="end"/>
      </w:r>
    </w:p>
    <w:sectPr w:rsidR="009C43C4" w:rsidSect="00DA6AEA">
      <w:pgSz w:w="12240" w:h="15840" w:code="1"/>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vin H" w:date="2018-02-08T18:24:00Z" w:initials="KH">
    <w:p w14:paraId="1C7BAC2E" w14:textId="1C88B92A" w:rsidR="00AA15F8" w:rsidRDefault="00AA15F8">
      <w:pPr>
        <w:pStyle w:val="CommentText"/>
      </w:pPr>
      <w:r>
        <w:rPr>
          <w:rStyle w:val="CommentReference"/>
        </w:rPr>
        <w:annotationRef/>
      </w:r>
      <w:proofErr w:type="spellStart"/>
      <w:r>
        <w:t>todo</w:t>
      </w:r>
      <w:proofErr w:type="spellEnd"/>
    </w:p>
  </w:comment>
  <w:comment w:id="1" w:author="Kevin H" w:date="2018-02-08T18:24:00Z" w:initials="KH">
    <w:p w14:paraId="0BD7F616" w14:textId="4E130A4F" w:rsidR="00AA15F8" w:rsidRDefault="00AA15F8">
      <w:pPr>
        <w:pStyle w:val="CommentText"/>
      </w:pPr>
      <w:r>
        <w:rPr>
          <w:rStyle w:val="CommentReference"/>
        </w:rPr>
        <w:annotationRef/>
      </w:r>
      <w:proofErr w:type="spellStart"/>
      <w:r>
        <w:t>todo</w:t>
      </w:r>
      <w:proofErr w:type="spellEnd"/>
    </w:p>
  </w:comment>
  <w:comment w:id="6" w:author="Kevin H" w:date="2018-02-08T18:09:00Z" w:initials="KH">
    <w:p w14:paraId="58CA7201" w14:textId="4049D737" w:rsidR="00AA15F8" w:rsidRDefault="00AA15F8">
      <w:pPr>
        <w:pStyle w:val="CommentText"/>
      </w:pPr>
      <w:r>
        <w:rPr>
          <w:rStyle w:val="CommentReference"/>
        </w:rPr>
        <w:annotationRef/>
      </w:r>
      <w:proofErr w:type="spellStart"/>
      <w:r>
        <w:t>todo</w:t>
      </w:r>
      <w:proofErr w:type="spellEnd"/>
    </w:p>
  </w:comment>
  <w:comment w:id="7" w:author="Kevin H" w:date="2018-02-08T18:09:00Z" w:initials="KH">
    <w:p w14:paraId="6BD2427A" w14:textId="761292F5" w:rsidR="00AA15F8" w:rsidRDefault="00AA15F8">
      <w:pPr>
        <w:pStyle w:val="CommentText"/>
      </w:pPr>
      <w:r>
        <w:rPr>
          <w:rStyle w:val="CommentReference"/>
        </w:rPr>
        <w:annotationRef/>
      </w:r>
      <w:proofErr w:type="spellStart"/>
      <w:r>
        <w:t>todo</w:t>
      </w:r>
      <w:proofErr w:type="spellEnd"/>
    </w:p>
  </w:comment>
  <w:comment w:id="41" w:author="Kevin H" w:date="2018-02-07T15:56:00Z" w:initials="KH">
    <w:p w14:paraId="5A32B3EB" w14:textId="0C5973CB" w:rsidR="00AA15F8" w:rsidRDefault="00AA15F8">
      <w:pPr>
        <w:pStyle w:val="CommentText"/>
      </w:pPr>
      <w:r>
        <w:rPr>
          <w:rStyle w:val="CommentReference"/>
        </w:rPr>
        <w:annotationRef/>
      </w:r>
      <w:r>
        <w:t>TODO</w:t>
      </w:r>
    </w:p>
  </w:comment>
  <w:comment w:id="43" w:author="Kevin H" w:date="2018-02-07T15:56:00Z" w:initials="KH">
    <w:p w14:paraId="534FBA2E" w14:textId="62CC7F0B" w:rsidR="00AA15F8" w:rsidRDefault="00AA15F8">
      <w:pPr>
        <w:pStyle w:val="CommentText"/>
      </w:pPr>
      <w:r>
        <w:rPr>
          <w:rStyle w:val="CommentReference"/>
        </w:rPr>
        <w:annotationRef/>
      </w:r>
      <w:r>
        <w:t>TODO</w:t>
      </w:r>
    </w:p>
  </w:comment>
  <w:comment w:id="44" w:author="Kevin H" w:date="2018-02-07T15:56:00Z" w:initials="KH">
    <w:p w14:paraId="26A859E0" w14:textId="4990CE86" w:rsidR="00AA15F8" w:rsidRDefault="00AA15F8">
      <w:pPr>
        <w:pStyle w:val="CommentText"/>
      </w:pPr>
      <w:r>
        <w:rPr>
          <w:rStyle w:val="CommentReference"/>
        </w:rPr>
        <w:annotationRef/>
      </w:r>
      <w:r>
        <w:t>Need New Closing Paragraph of this Chapter</w:t>
      </w:r>
    </w:p>
  </w:comment>
  <w:comment w:id="47" w:author="Kevin H" w:date="2018-02-07T17:07:00Z" w:initials="KH">
    <w:p w14:paraId="2E65B9B6" w14:textId="69DBD5F1" w:rsidR="00AA15F8" w:rsidRDefault="00AA15F8">
      <w:pPr>
        <w:pStyle w:val="CommentText"/>
      </w:pPr>
      <w:r>
        <w:rPr>
          <w:rStyle w:val="CommentReference"/>
        </w:rPr>
        <w:annotationRef/>
      </w:r>
      <w:r>
        <w:t>This second half of the paragraph should be rewritten.</w:t>
      </w:r>
    </w:p>
  </w:comment>
  <w:comment w:id="54" w:author="Kevin H" w:date="2018-02-07T17:12:00Z" w:initials="KH">
    <w:p w14:paraId="08D7A4C0" w14:textId="5231878D" w:rsidR="00AA15F8" w:rsidRDefault="00AA15F8">
      <w:pPr>
        <w:pStyle w:val="CommentText"/>
      </w:pPr>
      <w:r>
        <w:rPr>
          <w:rStyle w:val="CommentReference"/>
        </w:rPr>
        <w:annotationRef/>
      </w:r>
      <w:r>
        <w:t>Probably need a more elaborative closing on the chapter 3 results.</w:t>
      </w:r>
    </w:p>
  </w:comment>
  <w:comment w:id="55" w:author="Kevin H" w:date="2018-02-07T17:12:00Z" w:initials="KH">
    <w:p w14:paraId="781D8AAE" w14:textId="1A31F02D" w:rsidR="00AA15F8" w:rsidRDefault="00AA15F8">
      <w:pPr>
        <w:pStyle w:val="CommentText"/>
      </w:pPr>
      <w:r>
        <w:rPr>
          <w:rStyle w:val="CommentReference"/>
        </w:rPr>
        <w:annotationRef/>
      </w:r>
      <w:r>
        <w:t>Need a better closing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7BAC2E" w15:done="0"/>
  <w15:commentEx w15:paraId="0BD7F616" w15:done="0"/>
  <w15:commentEx w15:paraId="58CA7201" w15:done="0"/>
  <w15:commentEx w15:paraId="6BD2427A" w15:done="0"/>
  <w15:commentEx w15:paraId="5A32B3EB" w15:done="0"/>
  <w15:commentEx w15:paraId="534FBA2E" w15:done="0"/>
  <w15:commentEx w15:paraId="26A859E0" w15:done="0"/>
  <w15:commentEx w15:paraId="2E65B9B6" w15:done="0"/>
  <w15:commentEx w15:paraId="08D7A4C0" w15:done="0"/>
  <w15:commentEx w15:paraId="781D8A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7BAC2E" w16cid:durableId="1E271449"/>
  <w16cid:commentId w16cid:paraId="0BD7F616" w16cid:durableId="1E27146D"/>
  <w16cid:commentId w16cid:paraId="58CA7201" w16cid:durableId="1E2710CF"/>
  <w16cid:commentId w16cid:paraId="6BD2427A" w16cid:durableId="1E2710D7"/>
  <w16cid:commentId w16cid:paraId="5A32B3EB" w16cid:durableId="1E25A030"/>
  <w16cid:commentId w16cid:paraId="534FBA2E" w16cid:durableId="1E25A029"/>
  <w16cid:commentId w16cid:paraId="26A859E0" w16cid:durableId="1E25A01D"/>
  <w16cid:commentId w16cid:paraId="2E65B9B6" w16cid:durableId="1E25B0E4"/>
  <w16cid:commentId w16cid:paraId="08D7A4C0" w16cid:durableId="1E25B1EF"/>
  <w16cid:commentId w16cid:paraId="781D8AAE" w16cid:durableId="1E25B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93686" w14:textId="77777777" w:rsidR="00251125" w:rsidRDefault="00251125" w:rsidP="004E0AC8">
      <w:pPr>
        <w:spacing w:after="0" w:line="240" w:lineRule="auto"/>
      </w:pPr>
      <w:r>
        <w:separator/>
      </w:r>
    </w:p>
  </w:endnote>
  <w:endnote w:type="continuationSeparator" w:id="0">
    <w:p w14:paraId="334D9D06" w14:textId="77777777" w:rsidR="00251125" w:rsidRDefault="00251125"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90924"/>
      <w:docPartObj>
        <w:docPartGallery w:val="Page Numbers (Bottom of Page)"/>
        <w:docPartUnique/>
      </w:docPartObj>
    </w:sdtPr>
    <w:sdtEndPr>
      <w:rPr>
        <w:noProof/>
      </w:rPr>
    </w:sdtEndPr>
    <w:sdtContent>
      <w:p w14:paraId="7DCD2570" w14:textId="23800C4A" w:rsidR="00AA15F8" w:rsidRDefault="00AA15F8">
        <w:pPr>
          <w:pStyle w:val="Footer"/>
          <w:jc w:val="center"/>
        </w:pPr>
        <w:r>
          <w:fldChar w:fldCharType="begin"/>
        </w:r>
        <w:r>
          <w:instrText xml:space="preserve"> PAGE   \* MERGEFORMAT </w:instrText>
        </w:r>
        <w:r>
          <w:fldChar w:fldCharType="separate"/>
        </w:r>
        <w:r w:rsidR="003E19B9">
          <w:rPr>
            <w:noProof/>
          </w:rPr>
          <w:t>98</w:t>
        </w:r>
        <w:r>
          <w:rPr>
            <w:noProof/>
          </w:rPr>
          <w:fldChar w:fldCharType="end"/>
        </w:r>
      </w:p>
    </w:sdtContent>
  </w:sdt>
  <w:p w14:paraId="109B133C" w14:textId="77777777" w:rsidR="00AA15F8" w:rsidRDefault="00AA15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785778"/>
      <w:docPartObj>
        <w:docPartGallery w:val="Page Numbers (Bottom of Page)"/>
        <w:docPartUnique/>
      </w:docPartObj>
    </w:sdtPr>
    <w:sdtEndPr>
      <w:rPr>
        <w:noProof/>
      </w:rPr>
    </w:sdtEndPr>
    <w:sdtContent>
      <w:p w14:paraId="2133BF6B" w14:textId="1750CA26" w:rsidR="00AA15F8" w:rsidRDefault="00AA15F8">
        <w:pPr>
          <w:pStyle w:val="Footer"/>
          <w:jc w:val="center"/>
        </w:pPr>
        <w:r>
          <w:fldChar w:fldCharType="begin"/>
        </w:r>
        <w:r>
          <w:instrText xml:space="preserve"> PAGE   \* MERGEFORMAT </w:instrText>
        </w:r>
        <w:r>
          <w:fldChar w:fldCharType="separate"/>
        </w:r>
        <w:r w:rsidR="003E19B9">
          <w:rPr>
            <w:noProof/>
          </w:rPr>
          <w:t>1</w:t>
        </w:r>
        <w:r>
          <w:rPr>
            <w:noProof/>
          </w:rPr>
          <w:fldChar w:fldCharType="end"/>
        </w:r>
      </w:p>
    </w:sdtContent>
  </w:sdt>
  <w:p w14:paraId="169EC0D0" w14:textId="77777777" w:rsidR="003E19B9" w:rsidRDefault="003E19B9">
    <w:pPr>
      <w:pStyle w:val="Footer"/>
    </w:pPr>
  </w:p>
  <w:p w14:paraId="55750668" w14:textId="5F713F85" w:rsidR="00AA15F8" w:rsidRDefault="003E19B9">
    <w:pPr>
      <w:pStyle w:val="Footer"/>
    </w:pPr>
    <w:r>
      <w:t>This chapter is previous published work, included with permission of the copyright owner:</w:t>
    </w:r>
    <w:r>
      <w:br/>
    </w:r>
    <w:r>
      <w:rPr>
        <w:rFonts w:ascii="Arial" w:hAnsi="Arial" w:cs="Arial"/>
        <w:color w:val="222222"/>
        <w:sz w:val="20"/>
        <w:szCs w:val="20"/>
        <w:shd w:val="clear" w:color="auto" w:fill="FFFFFF"/>
      </w:rPr>
      <w:br/>
    </w:r>
    <w:r>
      <w:rPr>
        <w:rFonts w:ascii="Arial" w:hAnsi="Arial" w:cs="Arial"/>
        <w:color w:val="222222"/>
        <w:sz w:val="20"/>
        <w:szCs w:val="20"/>
        <w:shd w:val="clear" w:color="auto" w:fill="FFFFFF"/>
      </w:rPr>
      <w:t xml:space="preserve">Horecka, K. M., Dulas, M. R., </w:t>
    </w:r>
    <w:proofErr w:type="spellStart"/>
    <w:r>
      <w:rPr>
        <w:rFonts w:ascii="Arial" w:hAnsi="Arial" w:cs="Arial"/>
        <w:color w:val="222222"/>
        <w:sz w:val="20"/>
        <w:szCs w:val="20"/>
        <w:shd w:val="clear" w:color="auto" w:fill="FFFFFF"/>
      </w:rPr>
      <w:t>Schwarb</w:t>
    </w:r>
    <w:proofErr w:type="spellEnd"/>
    <w:r>
      <w:rPr>
        <w:rFonts w:ascii="Arial" w:hAnsi="Arial" w:cs="Arial"/>
        <w:color w:val="222222"/>
        <w:sz w:val="20"/>
        <w:szCs w:val="20"/>
        <w:shd w:val="clear" w:color="auto" w:fill="FFFFFF"/>
      </w:rPr>
      <w:t>,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9F498E" w14:textId="77777777" w:rsidR="00251125" w:rsidRDefault="00251125" w:rsidP="004E0AC8">
      <w:pPr>
        <w:spacing w:after="0" w:line="240" w:lineRule="auto"/>
      </w:pPr>
      <w:r>
        <w:separator/>
      </w:r>
    </w:p>
  </w:footnote>
  <w:footnote w:type="continuationSeparator" w:id="0">
    <w:p w14:paraId="1B2F725B" w14:textId="77777777" w:rsidR="00251125" w:rsidRDefault="00251125" w:rsidP="004E0A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5"/>
  </w:num>
  <w:num w:numId="5">
    <w:abstractNumId w:val="6"/>
  </w:num>
  <w:num w:numId="6">
    <w:abstractNumId w:val="0"/>
  </w:num>
  <w:num w:numId="7">
    <w:abstractNumId w:val="2"/>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15541"/>
    <w:rsid w:val="0002455A"/>
    <w:rsid w:val="00031BF8"/>
    <w:rsid w:val="00074733"/>
    <w:rsid w:val="00074F01"/>
    <w:rsid w:val="00075F11"/>
    <w:rsid w:val="00077DB8"/>
    <w:rsid w:val="00090BDE"/>
    <w:rsid w:val="00095564"/>
    <w:rsid w:val="00096E75"/>
    <w:rsid w:val="0009720B"/>
    <w:rsid w:val="000973B7"/>
    <w:rsid w:val="000B1F2C"/>
    <w:rsid w:val="000C351A"/>
    <w:rsid w:val="000C431F"/>
    <w:rsid w:val="000E5CE7"/>
    <w:rsid w:val="00101B0D"/>
    <w:rsid w:val="0011095C"/>
    <w:rsid w:val="00114801"/>
    <w:rsid w:val="00134286"/>
    <w:rsid w:val="0014116B"/>
    <w:rsid w:val="00141F9B"/>
    <w:rsid w:val="001545AB"/>
    <w:rsid w:val="0016123B"/>
    <w:rsid w:val="00163223"/>
    <w:rsid w:val="00173DD7"/>
    <w:rsid w:val="0017410B"/>
    <w:rsid w:val="00180A7E"/>
    <w:rsid w:val="00193486"/>
    <w:rsid w:val="001A6F4D"/>
    <w:rsid w:val="001A7B23"/>
    <w:rsid w:val="001B44E3"/>
    <w:rsid w:val="001B755B"/>
    <w:rsid w:val="001E19AD"/>
    <w:rsid w:val="001E276F"/>
    <w:rsid w:val="001E2D82"/>
    <w:rsid w:val="001F171B"/>
    <w:rsid w:val="00201C1E"/>
    <w:rsid w:val="002054AC"/>
    <w:rsid w:val="00212961"/>
    <w:rsid w:val="002217EF"/>
    <w:rsid w:val="00223886"/>
    <w:rsid w:val="0022708C"/>
    <w:rsid w:val="00234244"/>
    <w:rsid w:val="0024378C"/>
    <w:rsid w:val="00246FD8"/>
    <w:rsid w:val="00247215"/>
    <w:rsid w:val="00251125"/>
    <w:rsid w:val="00257F9B"/>
    <w:rsid w:val="002605A8"/>
    <w:rsid w:val="0026239C"/>
    <w:rsid w:val="002632A2"/>
    <w:rsid w:val="0026796A"/>
    <w:rsid w:val="0027211D"/>
    <w:rsid w:val="00286C57"/>
    <w:rsid w:val="00295374"/>
    <w:rsid w:val="002969D8"/>
    <w:rsid w:val="002A3BBD"/>
    <w:rsid w:val="002B328B"/>
    <w:rsid w:val="002B4E05"/>
    <w:rsid w:val="002C7262"/>
    <w:rsid w:val="002D5C66"/>
    <w:rsid w:val="002E3904"/>
    <w:rsid w:val="002E6DE6"/>
    <w:rsid w:val="002F6642"/>
    <w:rsid w:val="0032077D"/>
    <w:rsid w:val="00327E3C"/>
    <w:rsid w:val="00337079"/>
    <w:rsid w:val="00341020"/>
    <w:rsid w:val="00346172"/>
    <w:rsid w:val="00356DD5"/>
    <w:rsid w:val="00364158"/>
    <w:rsid w:val="003732FA"/>
    <w:rsid w:val="00375495"/>
    <w:rsid w:val="00387152"/>
    <w:rsid w:val="00392ED0"/>
    <w:rsid w:val="00392F24"/>
    <w:rsid w:val="003947B1"/>
    <w:rsid w:val="0039551B"/>
    <w:rsid w:val="003A2EE0"/>
    <w:rsid w:val="003A7F85"/>
    <w:rsid w:val="003B760E"/>
    <w:rsid w:val="003C14A3"/>
    <w:rsid w:val="003E12E6"/>
    <w:rsid w:val="003E19B9"/>
    <w:rsid w:val="003E29F6"/>
    <w:rsid w:val="004003CD"/>
    <w:rsid w:val="00422C7B"/>
    <w:rsid w:val="00426D63"/>
    <w:rsid w:val="00453818"/>
    <w:rsid w:val="00465C4C"/>
    <w:rsid w:val="004701AC"/>
    <w:rsid w:val="004952D6"/>
    <w:rsid w:val="00497A6B"/>
    <w:rsid w:val="004A312C"/>
    <w:rsid w:val="004B52DB"/>
    <w:rsid w:val="004B72B9"/>
    <w:rsid w:val="004C2159"/>
    <w:rsid w:val="004C38FD"/>
    <w:rsid w:val="004E0AC8"/>
    <w:rsid w:val="004E3C0F"/>
    <w:rsid w:val="004F1A08"/>
    <w:rsid w:val="00501467"/>
    <w:rsid w:val="005035E2"/>
    <w:rsid w:val="005039DB"/>
    <w:rsid w:val="005041D4"/>
    <w:rsid w:val="005136F5"/>
    <w:rsid w:val="00515104"/>
    <w:rsid w:val="00522435"/>
    <w:rsid w:val="00543341"/>
    <w:rsid w:val="00552250"/>
    <w:rsid w:val="00552E6E"/>
    <w:rsid w:val="0055519E"/>
    <w:rsid w:val="00562919"/>
    <w:rsid w:val="00563ABB"/>
    <w:rsid w:val="00566C24"/>
    <w:rsid w:val="005672AE"/>
    <w:rsid w:val="00570545"/>
    <w:rsid w:val="00574178"/>
    <w:rsid w:val="0057770E"/>
    <w:rsid w:val="005933DE"/>
    <w:rsid w:val="005A200D"/>
    <w:rsid w:val="005A68E1"/>
    <w:rsid w:val="005B35B1"/>
    <w:rsid w:val="005B43EC"/>
    <w:rsid w:val="005B7651"/>
    <w:rsid w:val="005C3793"/>
    <w:rsid w:val="005C3B70"/>
    <w:rsid w:val="005C6CEB"/>
    <w:rsid w:val="005F0DD8"/>
    <w:rsid w:val="005F3E32"/>
    <w:rsid w:val="006020C4"/>
    <w:rsid w:val="006162C9"/>
    <w:rsid w:val="00617970"/>
    <w:rsid w:val="00617D09"/>
    <w:rsid w:val="00625AB3"/>
    <w:rsid w:val="0062754F"/>
    <w:rsid w:val="00636D16"/>
    <w:rsid w:val="00660505"/>
    <w:rsid w:val="00687FE2"/>
    <w:rsid w:val="006936F0"/>
    <w:rsid w:val="00693F41"/>
    <w:rsid w:val="006A06E4"/>
    <w:rsid w:val="006A5D4C"/>
    <w:rsid w:val="006A6F11"/>
    <w:rsid w:val="006C4E32"/>
    <w:rsid w:val="006C6BFE"/>
    <w:rsid w:val="006E5646"/>
    <w:rsid w:val="00700F34"/>
    <w:rsid w:val="00704BC8"/>
    <w:rsid w:val="007101D6"/>
    <w:rsid w:val="007137FC"/>
    <w:rsid w:val="0072413B"/>
    <w:rsid w:val="007246BD"/>
    <w:rsid w:val="007353F3"/>
    <w:rsid w:val="00740F1B"/>
    <w:rsid w:val="007473E5"/>
    <w:rsid w:val="007530E0"/>
    <w:rsid w:val="007560CC"/>
    <w:rsid w:val="00760BE5"/>
    <w:rsid w:val="007666D2"/>
    <w:rsid w:val="0078095E"/>
    <w:rsid w:val="00780F30"/>
    <w:rsid w:val="00781588"/>
    <w:rsid w:val="00781D25"/>
    <w:rsid w:val="007B21AE"/>
    <w:rsid w:val="007B3341"/>
    <w:rsid w:val="007B35FD"/>
    <w:rsid w:val="007B454C"/>
    <w:rsid w:val="00803C16"/>
    <w:rsid w:val="00807041"/>
    <w:rsid w:val="008170ED"/>
    <w:rsid w:val="0082313E"/>
    <w:rsid w:val="008378A8"/>
    <w:rsid w:val="00840BB5"/>
    <w:rsid w:val="0084248D"/>
    <w:rsid w:val="008443C1"/>
    <w:rsid w:val="00850ACE"/>
    <w:rsid w:val="00851C6A"/>
    <w:rsid w:val="008600D6"/>
    <w:rsid w:val="00871443"/>
    <w:rsid w:val="00875013"/>
    <w:rsid w:val="00876A03"/>
    <w:rsid w:val="008774A8"/>
    <w:rsid w:val="008777B4"/>
    <w:rsid w:val="00880BAB"/>
    <w:rsid w:val="00885499"/>
    <w:rsid w:val="0089174C"/>
    <w:rsid w:val="008A336E"/>
    <w:rsid w:val="008A66B0"/>
    <w:rsid w:val="008B6BE1"/>
    <w:rsid w:val="008C3FB5"/>
    <w:rsid w:val="008C7857"/>
    <w:rsid w:val="008E0545"/>
    <w:rsid w:val="008F18CB"/>
    <w:rsid w:val="008F2984"/>
    <w:rsid w:val="00904AAD"/>
    <w:rsid w:val="00904BC9"/>
    <w:rsid w:val="00915776"/>
    <w:rsid w:val="0092349E"/>
    <w:rsid w:val="00927DDA"/>
    <w:rsid w:val="00932E52"/>
    <w:rsid w:val="009341C9"/>
    <w:rsid w:val="009361C2"/>
    <w:rsid w:val="009403BE"/>
    <w:rsid w:val="00941DA3"/>
    <w:rsid w:val="00953D3B"/>
    <w:rsid w:val="00960029"/>
    <w:rsid w:val="00961B58"/>
    <w:rsid w:val="00997EAD"/>
    <w:rsid w:val="009A1544"/>
    <w:rsid w:val="009C43C4"/>
    <w:rsid w:val="009D558D"/>
    <w:rsid w:val="009D7CAE"/>
    <w:rsid w:val="009E0267"/>
    <w:rsid w:val="009E3B47"/>
    <w:rsid w:val="009E7E6A"/>
    <w:rsid w:val="009E7EC3"/>
    <w:rsid w:val="00A00367"/>
    <w:rsid w:val="00A44984"/>
    <w:rsid w:val="00A4507A"/>
    <w:rsid w:val="00A50C4B"/>
    <w:rsid w:val="00A633D7"/>
    <w:rsid w:val="00A80191"/>
    <w:rsid w:val="00A92435"/>
    <w:rsid w:val="00A94C8C"/>
    <w:rsid w:val="00AA15F8"/>
    <w:rsid w:val="00AA706F"/>
    <w:rsid w:val="00AB1EDE"/>
    <w:rsid w:val="00AC50F7"/>
    <w:rsid w:val="00AD2CA6"/>
    <w:rsid w:val="00AE1D22"/>
    <w:rsid w:val="00AE6BB0"/>
    <w:rsid w:val="00B014D4"/>
    <w:rsid w:val="00B05497"/>
    <w:rsid w:val="00B27FBD"/>
    <w:rsid w:val="00B31C3A"/>
    <w:rsid w:val="00B34899"/>
    <w:rsid w:val="00B366F3"/>
    <w:rsid w:val="00B44FCB"/>
    <w:rsid w:val="00B63870"/>
    <w:rsid w:val="00B84B98"/>
    <w:rsid w:val="00B9248E"/>
    <w:rsid w:val="00B968E7"/>
    <w:rsid w:val="00BB7D0D"/>
    <w:rsid w:val="00BC3311"/>
    <w:rsid w:val="00BE1935"/>
    <w:rsid w:val="00BE53EE"/>
    <w:rsid w:val="00BE54BB"/>
    <w:rsid w:val="00C02775"/>
    <w:rsid w:val="00C34F0A"/>
    <w:rsid w:val="00C46962"/>
    <w:rsid w:val="00C6411C"/>
    <w:rsid w:val="00C71567"/>
    <w:rsid w:val="00C901B6"/>
    <w:rsid w:val="00C93D34"/>
    <w:rsid w:val="00C956EA"/>
    <w:rsid w:val="00C971D6"/>
    <w:rsid w:val="00CA6CA8"/>
    <w:rsid w:val="00CD5D2F"/>
    <w:rsid w:val="00CE5DED"/>
    <w:rsid w:val="00D01287"/>
    <w:rsid w:val="00D05F81"/>
    <w:rsid w:val="00D060F5"/>
    <w:rsid w:val="00D17836"/>
    <w:rsid w:val="00D341A2"/>
    <w:rsid w:val="00D44758"/>
    <w:rsid w:val="00D45284"/>
    <w:rsid w:val="00D46AB1"/>
    <w:rsid w:val="00D77A77"/>
    <w:rsid w:val="00D8051D"/>
    <w:rsid w:val="00D80EFA"/>
    <w:rsid w:val="00D91636"/>
    <w:rsid w:val="00D91A1A"/>
    <w:rsid w:val="00DA3D09"/>
    <w:rsid w:val="00DA6AEA"/>
    <w:rsid w:val="00DE15D8"/>
    <w:rsid w:val="00DE2DF3"/>
    <w:rsid w:val="00DF6251"/>
    <w:rsid w:val="00E01F04"/>
    <w:rsid w:val="00E056D2"/>
    <w:rsid w:val="00E12B24"/>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4BE5"/>
    <w:rsid w:val="00EF7D5A"/>
    <w:rsid w:val="00F1408E"/>
    <w:rsid w:val="00F14402"/>
    <w:rsid w:val="00F277DE"/>
    <w:rsid w:val="00F364A7"/>
    <w:rsid w:val="00F45F2D"/>
    <w:rsid w:val="00F53158"/>
    <w:rsid w:val="00F76AD2"/>
    <w:rsid w:val="00F779C4"/>
    <w:rsid w:val="00F81F31"/>
    <w:rsid w:val="00F858BD"/>
    <w:rsid w:val="00F861DD"/>
    <w:rsid w:val="00F91A61"/>
    <w:rsid w:val="00F92F7F"/>
    <w:rsid w:val="00F93664"/>
    <w:rsid w:val="00FA74FB"/>
    <w:rsid w:val="00FB11E1"/>
    <w:rsid w:val="00FB30EF"/>
    <w:rsid w:val="00FB4AA8"/>
    <w:rsid w:val="00FC566C"/>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4.png"/><Relationship Id="rId29" Type="http://schemas.microsoft.com/office/2007/relationships/hdphoto" Target="media/hdphoto2.wdp"/><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4.png"/><Relationship Id="rId74" Type="http://schemas.openxmlformats.org/officeDocument/2006/relationships/image" Target="media/image42.png"/><Relationship Id="rId79"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eg"/><Relationship Id="rId56" Type="http://schemas.openxmlformats.org/officeDocument/2006/relationships/chart" Target="charts/chart6.xm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chart" Target="charts/chart1.xml"/><Relationship Id="rId72" Type="http://schemas.openxmlformats.org/officeDocument/2006/relationships/image" Target="media/image40.png"/><Relationship Id="rId80" Type="http://schemas.openxmlformats.org/officeDocument/2006/relationships/theme" Target="theme/theme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microsoft.com/office/2007/relationships/hdphoto" Target="media/hdphoto1.wdp"/><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chart" Target="charts/chart9.xml"/><Relationship Id="rId67" Type="http://schemas.openxmlformats.org/officeDocument/2006/relationships/image" Target="media/image35.png"/><Relationship Id="rId20" Type="http://schemas.openxmlformats.org/officeDocument/2006/relationships/image" Target="media/image8.png"/><Relationship Id="rId41" Type="http://schemas.openxmlformats.org/officeDocument/2006/relationships/image" Target="media/image27.tiff"/><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8.png"/><Relationship Id="rId75"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908DE-4B52-47F3-BE3A-2FAB2CBD6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11</Pages>
  <Words>146573</Words>
  <Characters>835469</Characters>
  <Application>Microsoft Office Word</Application>
  <DocSecurity>0</DocSecurity>
  <Lines>6962</Lines>
  <Paragraphs>19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17</cp:revision>
  <dcterms:created xsi:type="dcterms:W3CDTF">2018-02-07T23:14:00Z</dcterms:created>
  <dcterms:modified xsi:type="dcterms:W3CDTF">2018-02-09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